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5565D" w14:textId="2B091E4E" w:rsidR="0022363E" w:rsidRDefault="0022363E" w:rsidP="0022363E">
      <w:pPr>
        <w:pStyle w:val="Heading1"/>
      </w:pPr>
      <w:r>
        <w:t>Intro</w:t>
      </w:r>
      <w:r w:rsidR="00F94015">
        <w:t>duction</w:t>
      </w:r>
    </w:p>
    <w:p w14:paraId="311A156F" w14:textId="45E86648" w:rsidR="00F45F29" w:rsidRPr="0007225D" w:rsidRDefault="00100565" w:rsidP="0066777E">
      <w:pPr>
        <w:pStyle w:val="ListParagraph"/>
        <w:numPr>
          <w:ilvl w:val="0"/>
          <w:numId w:val="4"/>
        </w:numPr>
      </w:pPr>
      <w:r w:rsidRPr="0007225D">
        <w:t>The</w:t>
      </w:r>
      <w:r w:rsidR="00F75B96" w:rsidRPr="0007225D">
        <w:t xml:space="preserve"> global</w:t>
      </w:r>
      <w:r w:rsidRPr="0007225D">
        <w:t xml:space="preserve"> importance </w:t>
      </w:r>
      <w:r w:rsidR="00566C69" w:rsidRPr="0007225D">
        <w:t>of</w:t>
      </w:r>
      <w:r w:rsidR="00D10058" w:rsidRPr="0007225D">
        <w:t xml:space="preserve"> </w:t>
      </w:r>
      <w:commentRangeStart w:id="0"/>
      <w:r w:rsidR="00D10058" w:rsidRPr="0007225D">
        <w:t>climate change</w:t>
      </w:r>
      <w:r w:rsidR="00ED752B" w:rsidRPr="0007225D">
        <w:t xml:space="preserve"> </w:t>
      </w:r>
      <w:r w:rsidR="007B5EB8" w:rsidRPr="0007225D">
        <w:t>impacts</w:t>
      </w:r>
      <w:commentRangeEnd w:id="0"/>
      <w:r w:rsidR="00EC5692">
        <w:rPr>
          <w:rStyle w:val="CommentReference"/>
        </w:rPr>
        <w:commentReference w:id="0"/>
      </w:r>
      <w:r w:rsidR="007B5EB8" w:rsidRPr="0007225D">
        <w:t xml:space="preserve"> </w:t>
      </w:r>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r w:rsidR="00B225CB" w:rsidRPr="0007225D">
        <w:t xml:space="preserve"> plant community</w:t>
      </w:r>
      <w:r w:rsidR="00D10058" w:rsidRPr="0007225D">
        <w:t xml:space="preserve"> </w:t>
      </w:r>
      <w:r w:rsidR="00ED752B" w:rsidRPr="0007225D">
        <w:t>compositional</w:t>
      </w:r>
      <w:r w:rsidR="00872EF0" w:rsidRPr="0007225D">
        <w:t xml:space="preserve"> change</w:t>
      </w:r>
      <w:r w:rsidR="00ED752B" w:rsidRPr="0007225D">
        <w:t xml:space="preserve">, as it pertains to understanding </w:t>
      </w:r>
      <w:commentRangeStart w:id="1"/>
      <w:commentRangeStart w:id="2"/>
      <w:r w:rsidR="00CE1F44" w:rsidRPr="0007225D">
        <w:t>ecologically appropriate</w:t>
      </w:r>
      <w:commentRangeEnd w:id="1"/>
      <w:r w:rsidR="00686E15">
        <w:rPr>
          <w:rStyle w:val="CommentReference"/>
        </w:rPr>
        <w:commentReference w:id="1"/>
      </w:r>
      <w:commentRangeEnd w:id="2"/>
      <w:r w:rsidR="003D15FC">
        <w:rPr>
          <w:rStyle w:val="CommentReference"/>
        </w:rPr>
        <w:commentReference w:id="2"/>
      </w:r>
      <w:r w:rsidR="00CE1F44" w:rsidRPr="0007225D">
        <w:t xml:space="preserve"> reference states</w:t>
      </w:r>
      <w:r w:rsidR="00F60D2F" w:rsidRPr="0007225D">
        <w:t xml:space="preserve">. </w:t>
      </w:r>
    </w:p>
    <w:p w14:paraId="253FFE63" w14:textId="0A62E7D1" w:rsidR="00A414E5" w:rsidRPr="0007225D" w:rsidRDefault="004E4FD4" w:rsidP="003E3BE9">
      <w:pPr>
        <w:pStyle w:val="ListParagraph"/>
        <w:numPr>
          <w:ilvl w:val="1"/>
          <w:numId w:val="4"/>
        </w:numPr>
      </w:pPr>
      <w:r w:rsidRPr="0007225D">
        <w:t>Descriptive stud</w:t>
      </w:r>
      <w:r w:rsidR="00592A8A">
        <w:t>ies</w:t>
      </w:r>
      <w:r w:rsidRPr="0007225D">
        <w:t xml:space="preserve"> of decadal changes in </w:t>
      </w:r>
      <w:r w:rsidR="002853ED">
        <w:t>patch-scale plant community compositional stability are useful to indicate persistence of reference-quality habitat.</w:t>
      </w:r>
    </w:p>
    <w:p w14:paraId="258848C2" w14:textId="3D4F35A6" w:rsidR="0003545C" w:rsidRDefault="000C2F44">
      <w:pPr>
        <w:pStyle w:val="ListParagraph"/>
        <w:numPr>
          <w:ilvl w:val="0"/>
          <w:numId w:val="4"/>
        </w:numPr>
      </w:pPr>
      <w:r>
        <w:t>C</w:t>
      </w:r>
      <w:r w:rsidR="0003545C">
        <w:t>ommunity stability</w:t>
      </w:r>
      <w:r w:rsidR="00682FC6">
        <w:t xml:space="preserve"> </w:t>
      </w:r>
      <w:r w:rsidR="002355AC">
        <w:t xml:space="preserve">can be characterized by </w:t>
      </w:r>
      <w:r w:rsidR="007C5111">
        <w:t>low variability in species or functional diversity over time</w:t>
      </w:r>
      <w:r w:rsidR="00CA1C8A">
        <w:t xml:space="preserve">. </w:t>
      </w:r>
    </w:p>
    <w:p w14:paraId="22C9FB12" w14:textId="2774637A" w:rsidR="004832DC" w:rsidRDefault="002853ED" w:rsidP="004832DC">
      <w:pPr>
        <w:pStyle w:val="ListParagraph"/>
        <w:numPr>
          <w:ilvl w:val="1"/>
          <w:numId w:val="4"/>
        </w:numPr>
      </w:pPr>
      <w:r>
        <w:t xml:space="preserve">Changes in </w:t>
      </w:r>
      <w:r w:rsidR="004832DC" w:rsidRPr="0007225D">
        <w:t xml:space="preserve">community-dominant species, native plant species diversity, and species turnover </w:t>
      </w:r>
      <w:r>
        <w:t xml:space="preserve">are important </w:t>
      </w:r>
      <w:r w:rsidR="004832DC">
        <w:t xml:space="preserve">because </w:t>
      </w:r>
      <w:r w:rsidR="004832DC" w:rsidRPr="0007225D">
        <w:t>conservation of native species drives redundancy, and create</w:t>
      </w:r>
      <w:r w:rsidR="004832DC">
        <w:t>s</w:t>
      </w:r>
      <w:r w:rsidR="004832DC" w:rsidRPr="0007225D">
        <w:t xml:space="preserve"> functional stability</w:t>
      </w:r>
      <w:r w:rsidR="004832DC">
        <w:t xml:space="preserve"> in plant communities</w:t>
      </w:r>
      <w:r w:rsidR="004832DC" w:rsidRPr="0007225D">
        <w:t>.</w:t>
      </w:r>
    </w:p>
    <w:p w14:paraId="06E8E77C" w14:textId="1FC64FA6" w:rsidR="00B82229" w:rsidRDefault="004C6C15" w:rsidP="002A5853">
      <w:pPr>
        <w:pStyle w:val="ListParagraph"/>
        <w:numPr>
          <w:ilvl w:val="1"/>
          <w:numId w:val="4"/>
        </w:numPr>
      </w:pPr>
      <w:r>
        <w:t>Shifts in community-dominant species, loss</w:t>
      </w:r>
      <w:r w:rsidR="002A5853">
        <w:t xml:space="preserve"> of native species diversity,</w:t>
      </w:r>
      <w:r w:rsidR="00B82229">
        <w:t xml:space="preserve"> and</w:t>
      </w:r>
      <w:r w:rsidR="002A5853">
        <w:t xml:space="preserve"> </w:t>
      </w:r>
      <w:r>
        <w:t>species turnover (</w:t>
      </w:r>
      <w:r w:rsidR="00EF4732">
        <w:t>such as greater</w:t>
      </w:r>
      <w:r>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p>
    <w:p w14:paraId="742BC63A" w14:textId="18A43E04" w:rsidR="002A5853" w:rsidRDefault="00B82229" w:rsidP="00B82229">
      <w:pPr>
        <w:pStyle w:val="ListParagraph"/>
        <w:numPr>
          <w:ilvl w:val="2"/>
          <w:numId w:val="4"/>
        </w:numPr>
      </w:pPr>
      <w:proofErr w:type="gramStart"/>
      <w:r>
        <w:t>T</w:t>
      </w:r>
      <w:r w:rsidR="002A5853" w:rsidRPr="00021ECF">
        <w:t>hus</w:t>
      </w:r>
      <w:proofErr w:type="gramEnd"/>
      <w:r w:rsidR="002A5853" w:rsidRPr="00021ECF">
        <w:t xml:space="preserve"> use of </w:t>
      </w:r>
      <w:r>
        <w:t>a</w:t>
      </w:r>
      <w:r w:rsidR="002A5853" w:rsidRPr="00021ECF">
        <w:t xml:space="preserve"> site </w:t>
      </w:r>
      <w:r>
        <w:t>which has undergone these changes as</w:t>
      </w:r>
      <w:r w:rsidR="002A5853" w:rsidRPr="00021ECF">
        <w:t xml:space="preserve"> an historical reference would be flawed.</w:t>
      </w:r>
    </w:p>
    <w:p w14:paraId="37190F1F" w14:textId="52DDE005" w:rsidR="002A5853" w:rsidRDefault="007604A5" w:rsidP="00175D27">
      <w:pPr>
        <w:pStyle w:val="ListParagraph"/>
        <w:numPr>
          <w:ilvl w:val="2"/>
          <w:numId w:val="4"/>
        </w:numPr>
      </w:pPr>
      <w:r>
        <w:t xml:space="preserve">Furthermore: loss of </w:t>
      </w:r>
      <w:r w:rsidR="00175D27">
        <w:t xml:space="preserve">native species is especially important when the regional pool of potential species is </w:t>
      </w:r>
      <w:r w:rsidR="006E12A0">
        <w:t xml:space="preserve">reduced or </w:t>
      </w:r>
      <w:r w:rsidR="00175D27">
        <w:t xml:space="preserve">environmentally constrained (*need references). </w:t>
      </w:r>
    </w:p>
    <w:p w14:paraId="19235624" w14:textId="2A69ACB7" w:rsidR="00A21CBF" w:rsidRDefault="009113BE" w:rsidP="009575C7">
      <w:pPr>
        <w:pStyle w:val="ListParagraph"/>
        <w:numPr>
          <w:ilvl w:val="0"/>
          <w:numId w:val="4"/>
        </w:numPr>
      </w:pPr>
      <w:r>
        <w:t>Estuaries</w:t>
      </w:r>
      <w:r w:rsidR="00566C69">
        <w:t xml:space="preserve"> </w:t>
      </w:r>
      <w:r w:rsidR="005F3F8D">
        <w:t xml:space="preserve">are </w:t>
      </w:r>
      <w:r w:rsidR="00182C65">
        <w:t xml:space="preserve">at the terrestrial-marine interface where </w:t>
      </w:r>
      <w:r w:rsidR="005F3F8D">
        <w:t xml:space="preserve">cumulative </w:t>
      </w:r>
      <w:r w:rsidR="00A21CBF">
        <w:t xml:space="preserve">environmental and anthropogenic </w:t>
      </w:r>
      <w:r w:rsidR="005F3F8D">
        <w:t>stressors</w:t>
      </w:r>
      <w:r w:rsidR="00E600E4">
        <w:t xml:space="preserve"> have </w:t>
      </w:r>
      <w:r w:rsidR="006A2027">
        <w:t>s</w:t>
      </w:r>
      <w:r w:rsidR="00E600E4">
        <w:t>hift</w:t>
      </w:r>
      <w:r w:rsidR="006A2027">
        <w:t>ed</w:t>
      </w:r>
      <w:r w:rsidR="00E600E4">
        <w:t xml:space="preserve"> due to landscape-scale changes</w:t>
      </w:r>
      <w:r w:rsidR="006A2027">
        <w:t xml:space="preserve">, and </w:t>
      </w:r>
      <w:r w:rsidR="00C86781">
        <w:t>ecosystems will experience accelerated change under sea level rise</w:t>
      </w:r>
      <w:r w:rsidR="00E600E4">
        <w:t>.</w:t>
      </w:r>
      <w:r w:rsidR="00E43ECE">
        <w:t xml:space="preserve"> </w:t>
      </w:r>
      <w:r w:rsidR="007F224A">
        <w:t xml:space="preserve">These habitats are of increasing </w:t>
      </w:r>
      <w:r w:rsidR="001369F0">
        <w:t xml:space="preserve">concern for ecosystem service value, and understanding how to maintain or facilitate creation of estuarine habitat is a major objective of </w:t>
      </w:r>
      <w:r w:rsidR="009565D0">
        <w:t xml:space="preserve">climate change resilience strategies. </w:t>
      </w:r>
    </w:p>
    <w:p w14:paraId="74BBB929" w14:textId="5AA2D4A7" w:rsidR="00E77D51" w:rsidRDefault="00E77D51" w:rsidP="0066777E">
      <w:pPr>
        <w:pStyle w:val="ListParagraph"/>
        <w:numPr>
          <w:ilvl w:val="1"/>
          <w:numId w:val="4"/>
        </w:numPr>
      </w:pPr>
      <w:r>
        <w:t xml:space="preserve">In North America, estuaries are of greater conservation importance in the PNW (limited space due to fjord geography, contrast to expansive alluvial plains of eastern North America). </w:t>
      </w:r>
    </w:p>
    <w:p w14:paraId="6478FF05" w14:textId="4D010D86" w:rsidR="00B67ABA" w:rsidRDefault="00FC1E8E" w:rsidP="005F3F8D">
      <w:pPr>
        <w:pStyle w:val="ListParagraph"/>
        <w:numPr>
          <w:ilvl w:val="1"/>
          <w:numId w:val="4"/>
        </w:numPr>
      </w:pPr>
      <w:r>
        <w:t>T</w:t>
      </w:r>
      <w:r w:rsidR="009113BE">
        <w:t xml:space="preserve">idal freshwater marshes (TFMs) are </w:t>
      </w:r>
      <w:r w:rsidR="00B67ABA">
        <w:t xml:space="preserve">the upper reaches of estuaries where freshwater dominates, but they are </w:t>
      </w:r>
      <w:r w:rsidR="009113BE">
        <w:t>particular</w:t>
      </w:r>
      <w:r w:rsidR="00B67ABA">
        <w:t>ly</w:t>
      </w:r>
      <w:r w:rsidR="009113BE">
        <w:t xml:space="preserve"> importan</w:t>
      </w:r>
      <w:r w:rsidR="00B67ABA">
        <w:t>t</w:t>
      </w:r>
      <w:r w:rsidR="009113BE">
        <w:t xml:space="preserve"> </w:t>
      </w:r>
      <w:r w:rsidR="00B67ABA">
        <w:t xml:space="preserve">as </w:t>
      </w:r>
      <w:r w:rsidR="009113BE">
        <w:t>early transitional habitat along salinity gradient for salmonids)</w:t>
      </w:r>
      <w:r w:rsidR="00B67ABA">
        <w:t>.</w:t>
      </w:r>
    </w:p>
    <w:p w14:paraId="0D84AC7E" w14:textId="475839BD" w:rsidR="002F3C7E" w:rsidRDefault="00E71AA9" w:rsidP="00982B42">
      <w:pPr>
        <w:pStyle w:val="ListParagraph"/>
        <w:numPr>
          <w:ilvl w:val="1"/>
          <w:numId w:val="4"/>
        </w:numPr>
      </w:pPr>
      <w:r>
        <w:t xml:space="preserve">These reaches are of high conservation and restoration interest, therefore understanding </w:t>
      </w:r>
      <w:r w:rsidR="00FD6216">
        <w:t xml:space="preserve">changes in species composition over time </w:t>
      </w:r>
      <w:r>
        <w:t>is useful to conservation objectives in anticipation of</w:t>
      </w:r>
      <w:r w:rsidR="00D525E1">
        <w:t xml:space="preserve"> sea level rise. </w:t>
      </w:r>
      <w:r w:rsidR="002F3C7E">
        <w:t xml:space="preserve"> </w:t>
      </w:r>
    </w:p>
    <w:p w14:paraId="48224580" w14:textId="1E7143BB" w:rsidR="009C4C63" w:rsidRDefault="00E71AA9" w:rsidP="00E73137">
      <w:pPr>
        <w:pStyle w:val="ListParagraph"/>
        <w:numPr>
          <w:ilvl w:val="1"/>
          <w:numId w:val="4"/>
        </w:numPr>
      </w:pPr>
      <w:commentRangeStart w:id="3"/>
      <w:r>
        <w:t>Define</w:t>
      </w:r>
      <w:r w:rsidR="00357A5D">
        <w:t xml:space="preserve"> biodiverse but</w:t>
      </w:r>
      <w:r>
        <w:t xml:space="preserve"> </w:t>
      </w:r>
      <w:commentRangeEnd w:id="3"/>
      <w:r w:rsidR="00E30ACE">
        <w:rPr>
          <w:rStyle w:val="CommentReference"/>
        </w:rPr>
        <w:commentReference w:id="3"/>
      </w:r>
      <w:r>
        <w:t>restricted habitat types</w:t>
      </w:r>
      <w:r w:rsidR="00E30ACE">
        <w:t xml:space="preserve"> within TFM with respect to </w:t>
      </w:r>
      <w:r>
        <w:t>g</w:t>
      </w:r>
      <w:r w:rsidR="004C7DF9" w:rsidRPr="00F812CC">
        <w:t xml:space="preserve">eneral herbaceous structure, dominated by </w:t>
      </w:r>
      <w:r w:rsidR="00FD7BB5">
        <w:t>Sedge</w:t>
      </w:r>
      <w:r w:rsidR="004C7DF9" w:rsidRPr="00F812CC">
        <w:t xml:space="preserve">s/rushes with some salinity tolerance, but </w:t>
      </w:r>
      <w:r w:rsidR="00504E47" w:rsidRPr="00F812CC">
        <w:t xml:space="preserve">with greater forb diversity unique to </w:t>
      </w:r>
      <w:r w:rsidR="004C7DF9" w:rsidRPr="00F812CC">
        <w:t>TFMs</w:t>
      </w:r>
      <w:r w:rsidR="00504E47" w:rsidRPr="00F812CC">
        <w:t xml:space="preserve"> that don’t occur in </w:t>
      </w:r>
      <w:r w:rsidR="00A1470E">
        <w:t xml:space="preserve">higher salinity or </w:t>
      </w:r>
      <w:r w:rsidR="00504E47" w:rsidRPr="00F812CC">
        <w:t>non-tidal wetlands</w:t>
      </w:r>
      <w:r w:rsidR="000431F1" w:rsidRPr="00F812CC">
        <w:t xml:space="preserve">; </w:t>
      </w:r>
    </w:p>
    <w:p w14:paraId="2F00D972" w14:textId="6184609B" w:rsidR="004C7DF9" w:rsidRPr="00F812CC" w:rsidRDefault="009C4C63" w:rsidP="0066777E">
      <w:pPr>
        <w:pStyle w:val="ListParagraph"/>
        <w:numPr>
          <w:ilvl w:val="2"/>
          <w:numId w:val="4"/>
        </w:numPr>
      </w:pPr>
      <w:r>
        <w:t xml:space="preserve">Emphasize biodiversity and </w:t>
      </w:r>
      <w:r w:rsidR="00504E47" w:rsidRPr="00F812CC">
        <w:t>habitat value, and concern for species gained/lost</w:t>
      </w:r>
      <w:r w:rsidR="000431F1" w:rsidRPr="00F812CC">
        <w:t>.</w:t>
      </w:r>
      <w:r w:rsidR="003436E0" w:rsidRPr="00F812CC">
        <w:t xml:space="preserve"> </w:t>
      </w:r>
    </w:p>
    <w:p w14:paraId="795F5AED" w14:textId="3FA733F3" w:rsidR="00F812CC" w:rsidRDefault="00D529B9" w:rsidP="006C5D18">
      <w:pPr>
        <w:pStyle w:val="ListParagraph"/>
        <w:numPr>
          <w:ilvl w:val="0"/>
          <w:numId w:val="4"/>
        </w:numPr>
      </w:pPr>
      <w:r>
        <w:t xml:space="preserve">A major challenge of </w:t>
      </w:r>
      <w:r w:rsidR="00A1470E">
        <w:t xml:space="preserve">understanding </w:t>
      </w:r>
      <w:r>
        <w:t xml:space="preserve">community stability is the lack of long-term </w:t>
      </w:r>
      <w:r w:rsidR="001578C8">
        <w:t xml:space="preserve">monitoring. </w:t>
      </w:r>
      <w:r w:rsidR="00E00A7F">
        <w:t xml:space="preserve">In absence of </w:t>
      </w:r>
      <w:r w:rsidR="00907858">
        <w:t>long-term</w:t>
      </w:r>
      <w:r w:rsidR="00744FD6">
        <w:t xml:space="preserve"> monitoring</w:t>
      </w:r>
      <w:r w:rsidR="00E00A7F">
        <w:t>, using</w:t>
      </w:r>
      <w:r w:rsidR="00907858">
        <w:t xml:space="preserve"> </w:t>
      </w:r>
      <w:r w:rsidR="004C7DF9">
        <w:t xml:space="preserve">historical datasets can provide a </w:t>
      </w:r>
      <w:r w:rsidR="00AA7D9E">
        <w:t>‘</w:t>
      </w:r>
      <w:r w:rsidR="004C7DF9">
        <w:t>snapshot</w:t>
      </w:r>
      <w:r w:rsidR="00AA7D9E">
        <w:t>’</w:t>
      </w:r>
      <w:r w:rsidR="004C7DF9">
        <w:t xml:space="preserve"> of changes across time. </w:t>
      </w:r>
    </w:p>
    <w:p w14:paraId="03897D37" w14:textId="127CF9AF" w:rsidR="00F812CC" w:rsidRDefault="00F812CC" w:rsidP="00F812CC">
      <w:pPr>
        <w:pStyle w:val="ListParagraph"/>
        <w:numPr>
          <w:ilvl w:val="1"/>
          <w:numId w:val="4"/>
        </w:numPr>
      </w:pPr>
      <w:r>
        <w:t>One such opportunity exists in Ladner Marsh</w:t>
      </w:r>
      <w:r w:rsidR="00E75976">
        <w:t>, which escaped development through designation as protected habitat (</w:t>
      </w:r>
      <w:r w:rsidR="00DB370D">
        <w:t>Figure 1</w:t>
      </w:r>
      <w:r w:rsidR="00E75976">
        <w:t xml:space="preserve">). </w:t>
      </w:r>
    </w:p>
    <w:p w14:paraId="5F836C77" w14:textId="51172542" w:rsidR="00B14056" w:rsidRDefault="00AF166C" w:rsidP="00B14056">
      <w:pPr>
        <w:pStyle w:val="ListParagraph"/>
        <w:numPr>
          <w:ilvl w:val="2"/>
          <w:numId w:val="4"/>
        </w:numPr>
      </w:pPr>
      <w:r>
        <w:t xml:space="preserve">Portions of </w:t>
      </w:r>
      <w:r w:rsidR="00B14056">
        <w:t xml:space="preserve">the South Arm Marshes WMA complex </w:t>
      </w:r>
      <w:r>
        <w:t xml:space="preserve">are used as reference sites for ongoing restoration projects in the Fraser River Estuary. </w:t>
      </w:r>
    </w:p>
    <w:p w14:paraId="4CA81662" w14:textId="54F76674" w:rsidR="003E3BE9" w:rsidRDefault="00AF166C" w:rsidP="0007225D">
      <w:pPr>
        <w:pStyle w:val="ListParagraph"/>
        <w:numPr>
          <w:ilvl w:val="2"/>
          <w:numId w:val="4"/>
        </w:numPr>
      </w:pPr>
      <w:r>
        <w:t xml:space="preserve">Understanding how </w:t>
      </w:r>
      <w:r w:rsidR="003E3BE9">
        <w:t xml:space="preserve">community composition has </w:t>
      </w:r>
      <w:r>
        <w:t xml:space="preserve">changed </w:t>
      </w:r>
      <w:r w:rsidR="00C5636B">
        <w:t xml:space="preserve">prior to and </w:t>
      </w:r>
      <w:r>
        <w:t xml:space="preserve">since the </w:t>
      </w:r>
      <w:r w:rsidR="00C5636B">
        <w:t xml:space="preserve">1991 </w:t>
      </w:r>
      <w:r>
        <w:t xml:space="preserve">establishment of the WMA </w:t>
      </w:r>
      <w:r w:rsidR="0007225D">
        <w:t>is</w:t>
      </w:r>
      <w:r>
        <w:t xml:space="preserve"> important for regional land managers in evaluating</w:t>
      </w:r>
      <w:r w:rsidR="0007225D">
        <w:t xml:space="preserve"> </w:t>
      </w:r>
      <w:r w:rsidR="003E3BE9">
        <w:t xml:space="preserve">benchmarks for conservation/restoration targets. </w:t>
      </w:r>
    </w:p>
    <w:p w14:paraId="5078FDA9" w14:textId="77777777" w:rsidR="003E3BE9" w:rsidRDefault="003E3BE9" w:rsidP="0007225D">
      <w:pPr>
        <w:pStyle w:val="ListParagraph"/>
        <w:ind w:left="2160"/>
      </w:pPr>
    </w:p>
    <w:p w14:paraId="24ED5A83" w14:textId="3F60C04F" w:rsidR="00FF5CB3" w:rsidRDefault="0074167B" w:rsidP="00F812CC">
      <w:pPr>
        <w:pStyle w:val="ListParagraph"/>
        <w:numPr>
          <w:ilvl w:val="1"/>
          <w:numId w:val="4"/>
        </w:numPr>
      </w:pPr>
      <w:r>
        <w:lastRenderedPageBreak/>
        <w:t>Two</w:t>
      </w:r>
      <w:r w:rsidR="00645972">
        <w:t xml:space="preserve"> historical</w:t>
      </w:r>
      <w:r>
        <w:t xml:space="preserve"> studies conducted in Ladner Marsh</w:t>
      </w:r>
      <w:r w:rsidR="00FE2BE8">
        <w:t xml:space="preserve"> </w:t>
      </w:r>
      <w:r w:rsidR="00FE2BE8" w:rsidRPr="00681EF9">
        <w:rPr>
          <w:rFonts w:ascii="Calibri" w:hAnsi="Calibri" w:cs="Calibri"/>
        </w:rPr>
        <w:t xml:space="preserve">(Bradfield &amp; Porter, 1982; </w:t>
      </w:r>
      <w:proofErr w:type="spellStart"/>
      <w:r w:rsidR="00FE2BE8" w:rsidRPr="00681EF9">
        <w:rPr>
          <w:rFonts w:ascii="Calibri" w:hAnsi="Calibri" w:cs="Calibri"/>
        </w:rPr>
        <w:t>Denoth</w:t>
      </w:r>
      <w:proofErr w:type="spellEnd"/>
      <w:r w:rsidR="00FE2BE8" w:rsidRPr="00681EF9">
        <w:rPr>
          <w:rFonts w:ascii="Calibri" w:hAnsi="Calibri" w:cs="Calibri"/>
        </w:rPr>
        <w:t xml:space="preserve"> &amp; Myers, 2007)</w:t>
      </w:r>
      <w:r>
        <w:t xml:space="preserve"> </w:t>
      </w:r>
      <w:r w:rsidR="00FE2BE8">
        <w:t>used similar methods to document</w:t>
      </w:r>
      <w:r>
        <w:t xml:space="preserve"> floristic diversity</w:t>
      </w:r>
      <w:r w:rsidR="00FF5CB3">
        <w:t>.</w:t>
      </w:r>
    </w:p>
    <w:p w14:paraId="2973D0E9" w14:textId="0C80C234" w:rsidR="00C938EC" w:rsidRDefault="00FF5CB3" w:rsidP="00FF5CB3">
      <w:pPr>
        <w:pStyle w:val="ListParagraph"/>
        <w:numPr>
          <w:ilvl w:val="2"/>
          <w:numId w:val="4"/>
        </w:numPr>
      </w:pPr>
      <w:r>
        <w:t xml:space="preserve">Bradfield &amp; Porter identified distinct community sub-types (hereafter, “assemblages”), </w:t>
      </w:r>
      <w:r w:rsidR="00C56564">
        <w:t>with niche occupancy driven</w:t>
      </w:r>
      <w:r>
        <w:t xml:space="preserve"> by edaphic factors</w:t>
      </w:r>
      <w:r w:rsidR="00C56564">
        <w:t xml:space="preserve"> such as drainage</w:t>
      </w:r>
      <w:r>
        <w:t xml:space="preserve">. </w:t>
      </w:r>
      <w:r w:rsidR="0074167B">
        <w:t xml:space="preserve"> </w:t>
      </w:r>
      <w:proofErr w:type="spellStart"/>
      <w:r w:rsidR="00C56564">
        <w:t>Denoth</w:t>
      </w:r>
      <w:proofErr w:type="spellEnd"/>
      <w:r w:rsidR="00C56564">
        <w:t xml:space="preserve"> &amp; Myers repeated the sampling to determine whether a non-native species (purple loosestrife) was displacing </w:t>
      </w:r>
      <w:r w:rsidR="00C938EC">
        <w:t xml:space="preserve">a species of concern (Henderson’s </w:t>
      </w:r>
      <w:proofErr w:type="spellStart"/>
      <w:r w:rsidR="00C938EC">
        <w:t>checkermallow</w:t>
      </w:r>
      <w:proofErr w:type="spellEnd"/>
      <w:r w:rsidR="00C938EC">
        <w:t xml:space="preserve">). </w:t>
      </w:r>
    </w:p>
    <w:p w14:paraId="2F12959A" w14:textId="1B8FF471" w:rsidR="00E75976" w:rsidRDefault="00B14056" w:rsidP="0066777E">
      <w:pPr>
        <w:pStyle w:val="ListParagraph"/>
        <w:numPr>
          <w:ilvl w:val="2"/>
          <w:numId w:val="4"/>
        </w:numPr>
      </w:pPr>
      <w:r>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t xml:space="preserve"> and stability of ‘reference quality’ habitat</w:t>
      </w:r>
      <w:r w:rsidR="0074167B">
        <w:t>.</w:t>
      </w:r>
    </w:p>
    <w:p w14:paraId="31E49DAF" w14:textId="7CA15B0E" w:rsidR="00151992" w:rsidRDefault="00DC5555" w:rsidP="00A22262">
      <w:pPr>
        <w:pStyle w:val="ListParagraph"/>
        <w:numPr>
          <w:ilvl w:val="0"/>
          <w:numId w:val="4"/>
        </w:numPr>
      </w:pPr>
      <w:r>
        <w:t xml:space="preserve">The 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4B62DDA4" w14:textId="77777777" w:rsidR="00A22262" w:rsidRDefault="00A22262" w:rsidP="0066777E"/>
    <w:p w14:paraId="3BD16AFF" w14:textId="77777777" w:rsidR="00151992" w:rsidRDefault="00151992" w:rsidP="0066777E">
      <w:pPr>
        <w:pStyle w:val="ListParagraph"/>
        <w:numPr>
          <w:ilvl w:val="0"/>
          <w:numId w:val="12"/>
        </w:numPr>
      </w:pPr>
      <w:r>
        <w:t xml:space="preserve">Are assemblages are still characterized by the same dominant species? </w:t>
      </w:r>
    </w:p>
    <w:p w14:paraId="6C027A0C" w14:textId="77777777" w:rsidR="00151992" w:rsidRDefault="00151992" w:rsidP="0066777E">
      <w:pPr>
        <w:pStyle w:val="ListParagraph"/>
        <w:numPr>
          <w:ilvl w:val="1"/>
          <w:numId w:val="12"/>
        </w:numPr>
      </w:pPr>
      <w:r>
        <w:t xml:space="preserve">In the absence of significant environmental disturbance, I expect the same species to dominate each assemblage as identified by Bradfield &amp; Porter (1982). </w:t>
      </w:r>
    </w:p>
    <w:p w14:paraId="4758C84E" w14:textId="77777777" w:rsidR="00151992" w:rsidRDefault="00151992" w:rsidP="0066777E">
      <w:pPr>
        <w:pStyle w:val="ListParagraph"/>
        <w:numPr>
          <w:ilvl w:val="0"/>
          <w:numId w:val="12"/>
        </w:numPr>
      </w:pPr>
      <w:r>
        <w:t>Is diversity stable within and between assemblage types over time?</w:t>
      </w:r>
    </w:p>
    <w:p w14:paraId="340945E2" w14:textId="1458AFD7" w:rsidR="00151992" w:rsidRDefault="00151992" w:rsidP="0066777E">
      <w:pPr>
        <w:pStyle w:val="ListParagraph"/>
        <w:numPr>
          <w:ilvl w:val="1"/>
          <w:numId w:val="12"/>
        </w:numPr>
      </w:pPr>
      <w:r>
        <w:t xml:space="preserve">I expect community-wide diversity to be more stable than diversity within each assemblage type. </w:t>
      </w:r>
    </w:p>
    <w:p w14:paraId="1601F474" w14:textId="222774B7" w:rsidR="00151992" w:rsidRPr="00494F7E" w:rsidRDefault="00151992" w:rsidP="0066777E">
      <w:pPr>
        <w:pStyle w:val="ListParagraph"/>
        <w:numPr>
          <w:ilvl w:val="0"/>
          <w:numId w:val="12"/>
        </w:numPr>
      </w:pPr>
      <w:r>
        <w:t>What is the total turnover</w:t>
      </w:r>
      <w:r w:rsidR="009129C1">
        <w:t xml:space="preserve"> within each assemblage</w:t>
      </w:r>
      <w:r>
        <w:t xml:space="preserve">, and which species gained or lost are driving changes within each assemblage’s diversity?  </w:t>
      </w:r>
    </w:p>
    <w:p w14:paraId="640BC3CE" w14:textId="5F607EF8" w:rsidR="00151992" w:rsidRDefault="008A1FF7" w:rsidP="0066777E">
      <w:pPr>
        <w:pStyle w:val="ListParagraph"/>
        <w:numPr>
          <w:ilvl w:val="1"/>
          <w:numId w:val="12"/>
        </w:numPr>
      </w:pPr>
      <w:r>
        <w:t>I expect greater invasive species abundance</w:t>
      </w:r>
      <w:r w:rsidR="008C1ED9">
        <w:t xml:space="preserve"> (or greater number of species lost)</w:t>
      </w:r>
      <w:r>
        <w:t xml:space="preserve"> in assemblages that experience greater </w:t>
      </w:r>
      <w:r w:rsidR="00E76F17">
        <w:t>turnover</w:t>
      </w:r>
      <w:r>
        <w:t xml:space="preserve">. </w:t>
      </w:r>
    </w:p>
    <w:p w14:paraId="6DAE2DB3" w14:textId="77777777" w:rsidR="000766B8" w:rsidRDefault="000766B8">
      <w:pPr>
        <w:rPr>
          <w:rFonts w:asciiTheme="majorHAnsi" w:eastAsiaTheme="majorEastAsia" w:hAnsiTheme="majorHAnsi" w:cstheme="majorBidi"/>
          <w:color w:val="2F5496" w:themeColor="accent1" w:themeShade="BF"/>
          <w:sz w:val="32"/>
          <w:szCs w:val="32"/>
        </w:rPr>
      </w:pPr>
      <w:r>
        <w:br w:type="page"/>
      </w:r>
    </w:p>
    <w:p w14:paraId="3AEE9D35" w14:textId="65D9C02B" w:rsidR="0022363E" w:rsidRDefault="0022363E" w:rsidP="006C5D18">
      <w:pPr>
        <w:pStyle w:val="Heading1"/>
      </w:pPr>
      <w:r>
        <w:lastRenderedPageBreak/>
        <w:t>Methods</w:t>
      </w:r>
    </w:p>
    <w:p w14:paraId="578C93AC" w14:textId="5A77EF64" w:rsidR="006B4D7D" w:rsidRDefault="006B4D7D" w:rsidP="006B4D7D">
      <w:pPr>
        <w:pStyle w:val="ListParagraph"/>
        <w:numPr>
          <w:ilvl w:val="0"/>
          <w:numId w:val="4"/>
        </w:numPr>
      </w:pPr>
      <w:r>
        <w:t>S</w:t>
      </w:r>
      <w:r w:rsidRPr="00676817">
        <w:rPr>
          <w:highlight w:val="yellow"/>
        </w:rPr>
        <w:t xml:space="preserve">ite context &amp; plot </w:t>
      </w:r>
      <w:commentRangeStart w:id="4"/>
      <w:commentRangeStart w:id="5"/>
      <w:commentRangeStart w:id="6"/>
      <w:r w:rsidRPr="00676817">
        <w:rPr>
          <w:highlight w:val="yellow"/>
        </w:rPr>
        <w:t xml:space="preserve">selection </w:t>
      </w:r>
      <w:commentRangeEnd w:id="4"/>
      <w:r w:rsidR="00C02E94" w:rsidRPr="00676817">
        <w:rPr>
          <w:rStyle w:val="CommentReference"/>
          <w:highlight w:val="yellow"/>
        </w:rPr>
        <w:commentReference w:id="4"/>
      </w:r>
      <w:commentRangeEnd w:id="5"/>
      <w:r w:rsidR="00E76F17" w:rsidRPr="00676817">
        <w:rPr>
          <w:rStyle w:val="CommentReference"/>
          <w:highlight w:val="yellow"/>
        </w:rPr>
        <w:commentReference w:id="5"/>
      </w:r>
      <w:commentRangeEnd w:id="6"/>
      <w:r w:rsidR="00656568">
        <w:rPr>
          <w:rStyle w:val="CommentReference"/>
        </w:rPr>
        <w:commentReference w:id="6"/>
      </w:r>
      <w:r w:rsidRPr="00676817">
        <w:rPr>
          <w:highlight w:val="yellow"/>
        </w:rPr>
        <w:t>co</w:t>
      </w:r>
      <w:r>
        <w:t>mposite figure; show overlay of 2019 transects on line drawing site figure from Bradfield &amp; Porter (1982) (Figure 1)</w:t>
      </w:r>
      <w:r w:rsidR="00DE35CC">
        <w:t xml:space="preserve">. </w:t>
      </w:r>
    </w:p>
    <w:p w14:paraId="4627C112" w14:textId="29043D19" w:rsidR="008F28C2" w:rsidRDefault="008F28C2" w:rsidP="008F28C2">
      <w:pPr>
        <w:pStyle w:val="ListParagraph"/>
        <w:numPr>
          <w:ilvl w:val="1"/>
          <w:numId w:val="4"/>
        </w:numPr>
      </w:pPr>
      <w:r>
        <w:t xml:space="preserve">Add supplement: </w:t>
      </w:r>
      <w:r w:rsidR="00C02E94">
        <w:t>number of plots, transect truncating method</w:t>
      </w:r>
      <w:r w:rsidR="006E652B">
        <w:t xml:space="preserve">, and indicate how/why patches were </w:t>
      </w:r>
      <w:r w:rsidR="006E652B">
        <w:rPr>
          <w:i/>
        </w:rPr>
        <w:t>excluded</w:t>
      </w:r>
      <w:r w:rsidR="00C02E94">
        <w:t xml:space="preserve">. </w:t>
      </w:r>
    </w:p>
    <w:p w14:paraId="67DCF51C" w14:textId="01B39882" w:rsidR="00FC1CB8" w:rsidRDefault="00FC1CB8" w:rsidP="006B4D7D">
      <w:pPr>
        <w:pStyle w:val="ListParagraph"/>
        <w:numPr>
          <w:ilvl w:val="0"/>
          <w:numId w:val="4"/>
        </w:numPr>
      </w:pPr>
      <w:r>
        <w:t>Field methods</w:t>
      </w:r>
      <w:r w:rsidR="00B5315A">
        <w:t xml:space="preserve"> </w:t>
      </w:r>
    </w:p>
    <w:p w14:paraId="6A02CA92" w14:textId="5BE7ED16" w:rsidR="00FC1CB8" w:rsidRDefault="00DB21FF" w:rsidP="00FC1CB8">
      <w:pPr>
        <w:pStyle w:val="ListParagraph"/>
        <w:numPr>
          <w:ilvl w:val="1"/>
          <w:numId w:val="4"/>
        </w:numPr>
      </w:pPr>
      <w:r>
        <w:t>D</w:t>
      </w:r>
      <w:r w:rsidR="00FC1CB8">
        <w:t xml:space="preserve">ata collection &amp; </w:t>
      </w:r>
      <w:r w:rsidR="006A7EBD">
        <w:t>site relocation</w:t>
      </w:r>
      <w:r>
        <w:t xml:space="preserve"> </w:t>
      </w:r>
      <w:r w:rsidR="00336630">
        <w:t>with statements of uncertainty</w:t>
      </w:r>
      <w:r>
        <w:t xml:space="preserve"> for 1999</w:t>
      </w:r>
      <w:r w:rsidR="006A6238">
        <w:t xml:space="preserve"> and 2019</w:t>
      </w:r>
    </w:p>
    <w:p w14:paraId="7143098B" w14:textId="64BF59FF" w:rsidR="007D3502" w:rsidRDefault="006A6238" w:rsidP="007D3502">
      <w:pPr>
        <w:pStyle w:val="ListParagraph"/>
        <w:numPr>
          <w:ilvl w:val="2"/>
          <w:numId w:val="4"/>
        </w:numPr>
      </w:pPr>
      <w:r>
        <w:t xml:space="preserve">Field identification in 2019 follows </w:t>
      </w:r>
      <w:r>
        <w:fldChar w:fldCharType="begin"/>
      </w:r>
      <w:r>
        <w:instrText xml:space="preserve"> ADDIN ZOTERO_ITEM CSL_CITATION {"citationID":"YZa7dDxR","properties":{"formattedCitation":"(Hitchcock &amp; Cronquist, 1973)","plainCitation":"(Hitchcock &amp; Cronquist, 1973)","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6A6238">
        <w:rPr>
          <w:rFonts w:ascii="Calibri" w:hAnsi="Calibri" w:cs="Calibri"/>
        </w:rPr>
        <w:t>(Hitchcock &amp; Cronquist, 1973)</w:t>
      </w:r>
      <w:r>
        <w:fldChar w:fldCharType="end"/>
      </w:r>
      <w:r>
        <w:t xml:space="preserve">, and species nomenclature across all years were standardized to most recently accepted </w:t>
      </w:r>
      <w:proofErr w:type="spellStart"/>
      <w:r>
        <w:t>binomal</w:t>
      </w:r>
      <w:proofErr w:type="spellEnd"/>
      <w:r>
        <w:t xml:space="preserve"> name according to </w:t>
      </w:r>
      <w:r w:rsidR="00D86CB9">
        <w:t xml:space="preserve">the United States Department of Agriculture PLANTS Database </w:t>
      </w:r>
      <w:r w:rsidR="00D86CB9">
        <w:fldChar w:fldCharType="begin"/>
      </w:r>
      <w:r w:rsidR="00D86CB9">
        <w:instrText xml:space="preserve"> ADDIN ZOTERO_ITEM CSL_CITATION {"citationID":"xZ9QtjRg","properties":{"formattedCitation":"(\\uc0\\u8220{}USDA Plants Database,\\uc0\\u8221{} n.d.)","plainCitation":"(“USDA Plants Database,” n.d.)","noteIndex":0},"citationItems":[{"id":2310,"uris":["http://zotero.org/users/6092945/items/HTDZI8LY"],"uri":["http://zotero.org/users/6092945/items/HTDZI8LY"],"itemData":{"id":2310,"type":"webpage","title":"USDA Plants Database","URL":"https://plants.usda.gov/home","accessed":{"date-parts":[["2022",1,25]]}}}],"schema":"https://github.com/citation-style-language/schema/raw/master/csl-citation.json"} </w:instrText>
      </w:r>
      <w:r w:rsidR="00D86CB9">
        <w:fldChar w:fldCharType="separate"/>
      </w:r>
      <w:r w:rsidR="00D86CB9" w:rsidRPr="00D86CB9">
        <w:rPr>
          <w:rFonts w:ascii="Calibri" w:hAnsi="Calibri" w:cs="Calibri"/>
          <w:szCs w:val="24"/>
        </w:rPr>
        <w:t>(“USDA Plants Database”)</w:t>
      </w:r>
      <w:r w:rsidR="00D86CB9">
        <w:fldChar w:fldCharType="end"/>
      </w:r>
      <w:r w:rsidR="00D86CB9">
        <w:t xml:space="preserve">. </w:t>
      </w:r>
    </w:p>
    <w:p w14:paraId="3BFEE0A2" w14:textId="3BFC832A" w:rsidR="00D03FB7" w:rsidRDefault="00D03FB7" w:rsidP="00F60479">
      <w:pPr>
        <w:pStyle w:val="ListParagraph"/>
        <w:numPr>
          <w:ilvl w:val="0"/>
          <w:numId w:val="4"/>
        </w:numPr>
      </w:pPr>
      <w:commentRangeStart w:id="7"/>
      <w:r>
        <w:t>Analyses</w:t>
      </w:r>
      <w:commentRangeEnd w:id="7"/>
      <w:r w:rsidR="00AE3EAA">
        <w:rPr>
          <w:rStyle w:val="CommentReference"/>
        </w:rPr>
        <w:commentReference w:id="7"/>
      </w:r>
      <w:r>
        <w:t xml:space="preserve">: </w:t>
      </w:r>
    </w:p>
    <w:p w14:paraId="44774EED" w14:textId="301BC240" w:rsidR="00E72813" w:rsidRDefault="00E72813" w:rsidP="00D03FB7">
      <w:pPr>
        <w:pStyle w:val="ListParagraph"/>
        <w:numPr>
          <w:ilvl w:val="1"/>
          <w:numId w:val="4"/>
        </w:numPr>
      </w:pPr>
      <w:r>
        <w:t>All statistical analyses were performed in R v.4.0.2.</w:t>
      </w:r>
    </w:p>
    <w:p w14:paraId="10C95044" w14:textId="77777777" w:rsidR="00E42346" w:rsidRDefault="00B47D6F" w:rsidP="00B47D6F">
      <w:pPr>
        <w:pStyle w:val="ListParagraph"/>
        <w:numPr>
          <w:ilvl w:val="1"/>
          <w:numId w:val="4"/>
        </w:numPr>
      </w:pPr>
      <w:r>
        <w:t xml:space="preserve">To determine dominant community types, cluster analysis was performed for each observation year using </w:t>
      </w:r>
      <w:commentRangeStart w:id="8"/>
      <w:r>
        <w:t xml:space="preserve">Euclidean </w:t>
      </w:r>
      <w:commentRangeEnd w:id="8"/>
      <w:r w:rsidR="00E36358">
        <w:rPr>
          <w:rStyle w:val="CommentReference"/>
        </w:rPr>
        <w:commentReference w:id="8"/>
      </w:r>
      <w:r>
        <w:t>distance as the measure of plot dissimilarity (“stats,”</w:t>
      </w:r>
      <w:r w:rsidR="00E42346">
        <w:t xml:space="preserve"> </w:t>
      </w:r>
      <w:commentRangeStart w:id="9"/>
      <w:r w:rsidR="00E42346">
        <w:t>R Core Team</w:t>
      </w:r>
      <w:commentRangeEnd w:id="9"/>
      <w:r w:rsidR="00E42346">
        <w:rPr>
          <w:rStyle w:val="CommentReference"/>
        </w:rPr>
        <w:commentReference w:id="9"/>
      </w:r>
      <w:r>
        <w:t xml:space="preserve">). </w:t>
      </w:r>
    </w:p>
    <w:p w14:paraId="404E09C4" w14:textId="32242B84" w:rsidR="00BD4A5D" w:rsidRDefault="00276B00" w:rsidP="00BD4A5D">
      <w:pPr>
        <w:pStyle w:val="ListParagraph"/>
        <w:numPr>
          <w:ilvl w:val="2"/>
          <w:numId w:val="4"/>
        </w:numPr>
      </w:pPr>
      <w:r>
        <w:t>Clusters were cut into three main groups</w:t>
      </w:r>
      <w:r w:rsidR="00BD4A5D">
        <w:t>, and plots contained within the groups were used subjected to</w:t>
      </w:r>
      <w:r w:rsidR="00BD4A5D" w:rsidRPr="00BD4A5D">
        <w:t xml:space="preserve"> </w:t>
      </w:r>
      <w:r w:rsidR="00BD4A5D">
        <w:t xml:space="preserve">species </w:t>
      </w:r>
      <w:commentRangeStart w:id="10"/>
      <w:r w:rsidR="00BD4A5D">
        <w:t xml:space="preserve">indicator analysis </w:t>
      </w:r>
      <w:commentRangeEnd w:id="10"/>
      <w:r w:rsidR="000D1B5F">
        <w:rPr>
          <w:rStyle w:val="CommentReference"/>
        </w:rPr>
        <w:commentReference w:id="10"/>
      </w:r>
      <w:r w:rsidR="00BD4A5D">
        <w:t>to determine the dominant species driving clusters (</w:t>
      </w:r>
      <w:r w:rsidR="00751C22">
        <w:t>“</w:t>
      </w:r>
      <w:proofErr w:type="spellStart"/>
      <w:r w:rsidR="00BD4A5D">
        <w:t>indicspecies</w:t>
      </w:r>
      <w:proofErr w:type="spellEnd"/>
      <w:r w:rsidR="00311779">
        <w:t>,</w:t>
      </w:r>
      <w:r w:rsidR="00751C22">
        <w:t>”</w:t>
      </w:r>
      <w:r w:rsidR="00311779">
        <w:fldChar w:fldCharType="begin"/>
      </w:r>
      <w:r w:rsidR="00311779">
        <w:instrText xml:space="preserve"> ADDIN ZOTERO_ITEM CSL_CITATION {"citationID":"eQAS36Sm","properties":{"formattedCitation":"(De C\\uc0\\u225{}ceres &amp; Jansen, 2016)","plainCitation":"(De Cáceres &amp; Jansen, 2016)","noteIndex":0},"citationItems":[{"id":2313,"uris":["http://zotero.org/users/6092945/items/X4BXN5G8"],"uri":["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r w:rsidR="00311779" w:rsidRPr="00311779">
        <w:rPr>
          <w:rFonts w:ascii="Calibri" w:hAnsi="Calibri" w:cs="Calibri"/>
          <w:szCs w:val="24"/>
        </w:rPr>
        <w:t>De Cáceres &amp; Jansen, 2016)</w:t>
      </w:r>
      <w:r w:rsidR="00311779">
        <w:fldChar w:fldCharType="end"/>
      </w:r>
      <w:r w:rsidR="00BD4A5D">
        <w:t>.</w:t>
      </w:r>
    </w:p>
    <w:p w14:paraId="7B2E246E" w14:textId="059856FE" w:rsidR="006F3B74" w:rsidRDefault="009836CC" w:rsidP="00BD4A5D">
      <w:pPr>
        <w:pStyle w:val="ListParagraph"/>
        <w:numPr>
          <w:ilvl w:val="1"/>
          <w:numId w:val="4"/>
        </w:numPr>
      </w:pPr>
      <w:r>
        <w:t>Community</w:t>
      </w:r>
      <w:r w:rsidR="006F3B74">
        <w:t xml:space="preserve"> </w:t>
      </w:r>
      <w:r w:rsidR="00E944E1">
        <w:t xml:space="preserve">stability, </w:t>
      </w:r>
      <w:r w:rsidR="006F3B74">
        <w:t>variance ratio</w:t>
      </w:r>
      <w:r w:rsidR="00E944E1">
        <w:t>, and turnover</w:t>
      </w:r>
      <w:r w:rsidR="006F3B74">
        <w:t xml:space="preserve"> within each assemblage type was measured using the </w:t>
      </w:r>
      <w:r>
        <w:t>“</w:t>
      </w:r>
      <w:commentRangeStart w:id="11"/>
      <w:r w:rsidR="006F3B74">
        <w:t>codyn</w:t>
      </w:r>
      <w:commentRangeEnd w:id="11"/>
      <w:r w:rsidR="00CE0CA3">
        <w:rPr>
          <w:rStyle w:val="CommentReference"/>
        </w:rPr>
        <w:commentReference w:id="11"/>
      </w:r>
      <w:r>
        <w:t>”</w:t>
      </w:r>
      <w:r w:rsidR="006F3B74">
        <w:t xml:space="preserve"> package </w:t>
      </w:r>
      <w:r w:rsidR="00191332">
        <w:fldChar w:fldCharType="begin"/>
      </w:r>
      <w:r w:rsidR="00191332">
        <w:instrText xml:space="preserve"> ADDIN ZOTERO_ITEM CSL_CITATION {"citationID":"kulPVOqi","properties":{"formattedCitation":"(Hallett et al., 2016)","plainCitation":"(Hallett et al., 2016)","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191332">
        <w:rPr>
          <w:rFonts w:ascii="Calibri" w:hAnsi="Calibri" w:cs="Calibri"/>
        </w:rPr>
        <w:t>(Hallett et al., 2016)</w:t>
      </w:r>
      <w:r w:rsidR="00191332">
        <w:fldChar w:fldCharType="end"/>
      </w:r>
      <w:r w:rsidR="006F3B74">
        <w:t xml:space="preserve">. </w:t>
      </w:r>
    </w:p>
    <w:p w14:paraId="1C619AD6" w14:textId="45C01B72" w:rsidR="00191332" w:rsidRDefault="009836CC" w:rsidP="00191332">
      <w:pPr>
        <w:pStyle w:val="ListParagraph"/>
        <w:numPr>
          <w:ilvl w:val="2"/>
          <w:numId w:val="4"/>
        </w:numPr>
      </w:pPr>
      <w:r>
        <w:t xml:space="preserve">Community </w:t>
      </w:r>
      <w:commentRangeStart w:id="12"/>
      <w:commentRangeStart w:id="13"/>
      <w:commentRangeStart w:id="14"/>
      <w:commentRangeStart w:id="15"/>
      <w:r>
        <w:t xml:space="preserve">stability </w:t>
      </w:r>
      <w:commentRangeEnd w:id="12"/>
      <w:r w:rsidR="00CE0CA3">
        <w:rPr>
          <w:rStyle w:val="CommentReference"/>
        </w:rPr>
        <w:commentReference w:id="12"/>
      </w:r>
      <w:commentRangeEnd w:id="13"/>
      <w:r w:rsidR="000E1309">
        <w:rPr>
          <w:rStyle w:val="CommentReference"/>
        </w:rPr>
        <w:commentReference w:id="13"/>
      </w:r>
      <w:commentRangeEnd w:id="14"/>
      <w:r w:rsidR="0023791D">
        <w:rPr>
          <w:rStyle w:val="CommentReference"/>
        </w:rPr>
        <w:commentReference w:id="14"/>
      </w:r>
      <w:commentRangeEnd w:id="15"/>
      <w:r w:rsidR="001E210B">
        <w:rPr>
          <w:rStyle w:val="CommentReference"/>
        </w:rPr>
        <w:commentReference w:id="15"/>
      </w:r>
      <w:r>
        <w:t xml:space="preserve">and variance ratio was calculated for each assemblage individually, and across all assemblages. </w:t>
      </w:r>
    </w:p>
    <w:p w14:paraId="75E9B675" w14:textId="4C61ED72" w:rsidR="000E1309" w:rsidRPr="00EA54B2" w:rsidRDefault="000E1309" w:rsidP="000E1309">
      <w:pPr>
        <w:pStyle w:val="ListParagraph"/>
        <w:numPr>
          <w:ilvl w:val="3"/>
          <w:numId w:val="4"/>
        </w:numPr>
        <w:rPr>
          <w:highlight w:val="yellow"/>
        </w:rPr>
      </w:pPr>
      <w:r w:rsidRPr="00EA54B2">
        <w:rPr>
          <w:highlight w:val="yellow"/>
        </w:rPr>
        <w:t>Variance rat</w:t>
      </w:r>
      <w:r w:rsidR="00D04063" w:rsidRPr="00EA54B2">
        <w:rPr>
          <w:highlight w:val="yellow"/>
        </w:rPr>
        <w:t>i</w:t>
      </w:r>
      <w:r w:rsidRPr="00EA54B2">
        <w:rPr>
          <w:highlight w:val="yellow"/>
        </w:rPr>
        <w:t xml:space="preserve">o ~1 </w:t>
      </w:r>
      <w:r w:rsidR="00D04063" w:rsidRPr="00EA54B2">
        <w:rPr>
          <w:highlight w:val="yellow"/>
        </w:rPr>
        <w:t xml:space="preserve">indicates species vary independently. Values &gt; 1 indicate positive covariance; values &lt; 1 indicate negative covariance. </w:t>
      </w:r>
    </w:p>
    <w:p w14:paraId="67AF083F" w14:textId="57110E82" w:rsidR="009836CC" w:rsidRDefault="00DB21FF" w:rsidP="00191332">
      <w:pPr>
        <w:pStyle w:val="ListParagraph"/>
        <w:numPr>
          <w:ilvl w:val="2"/>
          <w:numId w:val="4"/>
        </w:numPr>
      </w:pPr>
      <w:commentRangeStart w:id="17"/>
      <w:r>
        <w:t>Total species turnover</w:t>
      </w:r>
      <w:commentRangeEnd w:id="17"/>
      <w:r w:rsidR="006B67B7">
        <w:rPr>
          <w:rStyle w:val="CommentReference"/>
        </w:rPr>
        <w:commentReference w:id="17"/>
      </w:r>
      <w:r>
        <w:t xml:space="preserve">, appearances, and disappearances were calculated for each assemblage at each timepoint since 1979. </w:t>
      </w:r>
    </w:p>
    <w:p w14:paraId="47CF9A61" w14:textId="1FF62DFE" w:rsidR="006F3B74" w:rsidRDefault="00E944E1" w:rsidP="00D03FB7">
      <w:pPr>
        <w:pStyle w:val="ListParagraph"/>
        <w:numPr>
          <w:ilvl w:val="1"/>
          <w:numId w:val="4"/>
        </w:numPr>
      </w:pPr>
      <w:r>
        <w:t xml:space="preserve">Species gained or lost were visualized using rank clock plots for each assemblage type. </w:t>
      </w:r>
    </w:p>
    <w:p w14:paraId="424F25AA" w14:textId="67F5F60E" w:rsidR="00191332" w:rsidRDefault="00191332" w:rsidP="00191332">
      <w:pPr>
        <w:pStyle w:val="ListParagraph"/>
        <w:numPr>
          <w:ilvl w:val="2"/>
          <w:numId w:val="4"/>
        </w:numPr>
      </w:pPr>
      <w:r>
        <w:t xml:space="preserve">Only species significantly driving assemblage clusters, as identified by species indicator analysis, were included in the rank clock plots. </w:t>
      </w:r>
    </w:p>
    <w:p w14:paraId="61ED574B" w14:textId="4F0B79A9" w:rsidR="00C11F92" w:rsidRDefault="00CC1422" w:rsidP="00CC1422">
      <w:pPr>
        <w:pStyle w:val="ListParagraph"/>
        <w:numPr>
          <w:ilvl w:val="3"/>
          <w:numId w:val="4"/>
        </w:numPr>
      </w:pPr>
      <w:r>
        <w:t xml:space="preserve">All species cover abundance are summarized in </w:t>
      </w:r>
      <w:commentRangeStart w:id="18"/>
      <w:r>
        <w:t xml:space="preserve">Supplemental Table. </w:t>
      </w:r>
      <w:commentRangeEnd w:id="18"/>
      <w:r>
        <w:rPr>
          <w:rStyle w:val="CommentReference"/>
        </w:rPr>
        <w:commentReference w:id="18"/>
      </w:r>
    </w:p>
    <w:p w14:paraId="49D60543" w14:textId="1F9C60A4" w:rsidR="00E72813" w:rsidRDefault="00E72813" w:rsidP="00E72813"/>
    <w:p w14:paraId="7F4BA270" w14:textId="77777777" w:rsidR="00B051DD" w:rsidRDefault="00B051DD" w:rsidP="00B051DD">
      <w:pPr>
        <w:keepNext/>
      </w:pPr>
      <w:r>
        <w:rPr>
          <w:noProof/>
        </w:rPr>
        <w:lastRenderedPageBreak/>
        <w:drawing>
          <wp:inline distT="0" distB="0" distL="0" distR="0" wp14:anchorId="69B97DA0" wp14:editId="5A122C00">
            <wp:extent cx="5926347" cy="3406715"/>
            <wp:effectExtent l="19050" t="19050" r="17780"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6164" cy="3418107"/>
                    </a:xfrm>
                    <a:prstGeom prst="rect">
                      <a:avLst/>
                    </a:prstGeom>
                    <a:noFill/>
                    <a:ln w="19050">
                      <a:solidFill>
                        <a:schemeClr val="tx1"/>
                      </a:solidFill>
                    </a:ln>
                  </pic:spPr>
                </pic:pic>
              </a:graphicData>
            </a:graphic>
          </wp:inline>
        </w:drawing>
      </w:r>
    </w:p>
    <w:p w14:paraId="5A1A75BF" w14:textId="20DC3D75" w:rsidR="00B051DD" w:rsidRDefault="00B051DD" w:rsidP="00B051DD">
      <w:pPr>
        <w:pStyle w:val="Caption"/>
      </w:pPr>
      <w:r>
        <w:t xml:space="preserve">Figure </w:t>
      </w:r>
      <w:r w:rsidR="00861509">
        <w:fldChar w:fldCharType="begin"/>
      </w:r>
      <w:r w:rsidR="00861509">
        <w:instrText xml:space="preserve"> SEQ Figure \* ARABIC </w:instrText>
      </w:r>
      <w:r w:rsidR="00861509">
        <w:fldChar w:fldCharType="separate"/>
      </w:r>
      <w:r w:rsidR="006D50AD">
        <w:rPr>
          <w:noProof/>
        </w:rPr>
        <w:t>1</w:t>
      </w:r>
      <w:r w:rsidR="00861509">
        <w:rPr>
          <w:noProof/>
        </w:rPr>
        <w:fldChar w:fldCharType="end"/>
      </w:r>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1982 publication figure onto Google Earth basemap, and field-testing accessibility</w:t>
      </w:r>
      <w:r>
        <w:rPr>
          <w:noProof/>
        </w:rPr>
        <w:t>, and 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5116E426" w14:textId="27D5E765" w:rsidR="006C3B4D" w:rsidRDefault="006C5D18" w:rsidP="005209C4">
      <w:pPr>
        <w:pStyle w:val="Heading1"/>
      </w:pPr>
      <w:r>
        <w:lastRenderedPageBreak/>
        <w:t>Results</w:t>
      </w:r>
    </w:p>
    <w:p w14:paraId="4E532822" w14:textId="77777777" w:rsidR="00A85981" w:rsidRDefault="00A85981" w:rsidP="009D1A0A">
      <w:pPr>
        <w:pStyle w:val="ListParagraph"/>
        <w:numPr>
          <w:ilvl w:val="0"/>
          <w:numId w:val="13"/>
        </w:numPr>
      </w:pPr>
      <w:r>
        <w:t>Three main a</w:t>
      </w:r>
      <w:r w:rsidR="006C3B4D">
        <w:t xml:space="preserve">ssemblages </w:t>
      </w:r>
      <w:r>
        <w:t xml:space="preserve">within Ladner Marsh can be characterized by the same dominant species. </w:t>
      </w:r>
    </w:p>
    <w:p w14:paraId="07787463" w14:textId="76BD5857" w:rsidR="008B54D6" w:rsidRDefault="00A85981" w:rsidP="00A85981">
      <w:pPr>
        <w:pStyle w:val="ListParagraph"/>
        <w:numPr>
          <w:ilvl w:val="1"/>
          <w:numId w:val="13"/>
        </w:numPr>
      </w:pPr>
      <w:r>
        <w:t xml:space="preserve">Cluster analysis shows greater </w:t>
      </w:r>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r w:rsidR="00363A72">
        <w:t xml:space="preserve">Figure </w:t>
      </w:r>
      <w:r w:rsidR="00363A72">
        <w:rPr>
          <w:noProof/>
        </w:rPr>
        <w:t>2</w:t>
      </w:r>
      <w:r w:rsidR="00363A72">
        <w:fldChar w:fldCharType="end"/>
      </w:r>
      <w:r w:rsidR="005C1666">
        <w:t xml:space="preserve">). </w:t>
      </w:r>
    </w:p>
    <w:p w14:paraId="57D7656A" w14:textId="2479E01E" w:rsidR="008B54D6" w:rsidRDefault="00FB6AA0" w:rsidP="008B54D6">
      <w:pPr>
        <w:pStyle w:val="ListParagraph"/>
        <w:numPr>
          <w:ilvl w:val="2"/>
          <w:numId w:val="13"/>
        </w:numPr>
      </w:pPr>
      <w:r>
        <w:t xml:space="preserve">Ecological </w:t>
      </w:r>
      <w:r w:rsidR="000710F5">
        <w:t>result</w:t>
      </w:r>
      <w:r>
        <w:t>: a</w:t>
      </w:r>
      <w:r w:rsidR="008B54D6">
        <w:t xml:space="preserve">ssemblages are becoming </w:t>
      </w:r>
      <w:r>
        <w:t>homogenized</w:t>
      </w:r>
      <w:r w:rsidR="008B54D6">
        <w:t xml:space="preserve"> in terms of species similarity</w:t>
      </w:r>
      <w:r w:rsidR="009C4224">
        <w:t xml:space="preserve">, with greater </w:t>
      </w:r>
      <w:r>
        <w:t>heterogeneity</w:t>
      </w:r>
      <w:r w:rsidR="009C4224">
        <w:t xml:space="preserve"> between assemblage types. </w:t>
      </w:r>
    </w:p>
    <w:p w14:paraId="0632C7A0" w14:textId="166770C8" w:rsidR="009D1A0A" w:rsidRDefault="008B54D6" w:rsidP="008B54D6">
      <w:pPr>
        <w:pStyle w:val="ListParagraph"/>
        <w:numPr>
          <w:ilvl w:val="1"/>
          <w:numId w:val="13"/>
        </w:numPr>
      </w:pPr>
      <w:r>
        <w:t xml:space="preserve">Indicator species analysis shows that the same species are </w:t>
      </w:r>
      <w:r w:rsidR="00FB6AA0">
        <w:t>driving cluster groups</w:t>
      </w:r>
      <w:r w:rsidR="00B92DA1">
        <w:t xml:space="preserve"> across all time points, and thus </w:t>
      </w:r>
      <w:r>
        <w:t xml:space="preserve">significantly characterizing </w:t>
      </w:r>
      <w:r w:rsidR="005C1666">
        <w:t xml:space="preserve">each assemblage. However, other species that significantly drive indicators of assemblages change over time (Supplemental). </w:t>
      </w:r>
    </w:p>
    <w:p w14:paraId="0C7CA014" w14:textId="75F1BDC1" w:rsidR="003B6B3D" w:rsidRDefault="003B6B3D" w:rsidP="009D1A0A">
      <w:pPr>
        <w:pStyle w:val="ListParagraph"/>
        <w:numPr>
          <w:ilvl w:val="0"/>
          <w:numId w:val="13"/>
        </w:numPr>
      </w:pPr>
      <w:r>
        <w:t xml:space="preserve">Bogbean assemblage shows the greatest stability, while </w:t>
      </w:r>
      <w:r w:rsidR="00FD7BB5">
        <w:t>Fescue</w:t>
      </w:r>
      <w:r>
        <w:t xml:space="preserve"> assemblage is the least stable. The community stability of the total </w:t>
      </w:r>
      <w:r w:rsidR="0045765D">
        <w:t xml:space="preserve">community is less stable than </w:t>
      </w:r>
      <w:r w:rsidR="009C06CB">
        <w:t>two of its assemblages</w:t>
      </w:r>
      <w:r w:rsidR="002C2500">
        <w:t xml:space="preserve"> (</w:t>
      </w:r>
      <w:r w:rsidR="009F0260">
        <w:fldChar w:fldCharType="begin"/>
      </w:r>
      <w:r w:rsidR="009F0260">
        <w:instrText xml:space="preserve"> REF _Ref94197048 \h </w:instrText>
      </w:r>
      <w:r w:rsidR="009F0260">
        <w:fldChar w:fldCharType="separate"/>
      </w:r>
      <w:r w:rsidR="009F0260">
        <w:t xml:space="preserve">Figure </w:t>
      </w:r>
      <w:r w:rsidR="009F0260">
        <w:rPr>
          <w:noProof/>
        </w:rPr>
        <w:t>3</w:t>
      </w:r>
      <w:r w:rsidR="009F0260">
        <w:fldChar w:fldCharType="end"/>
      </w:r>
      <w:r w:rsidR="002C2500">
        <w:t>)</w:t>
      </w:r>
      <w:r w:rsidR="009C06CB">
        <w:t xml:space="preserve">. </w:t>
      </w:r>
    </w:p>
    <w:p w14:paraId="18B9E5D1" w14:textId="08FE2E7F" w:rsidR="009C06CB" w:rsidRDefault="009C06CB" w:rsidP="009C06CB">
      <w:pPr>
        <w:pStyle w:val="ListParagraph"/>
        <w:numPr>
          <w:ilvl w:val="1"/>
          <w:numId w:val="13"/>
        </w:numPr>
      </w:pPr>
      <w:r>
        <w:t xml:space="preserve">This instability is due to the effect of the </w:t>
      </w:r>
      <w:r w:rsidR="00FD7BB5">
        <w:t>Fescue</w:t>
      </w:r>
      <w:r>
        <w:t xml:space="preserve"> assemblage on the overall average. </w:t>
      </w:r>
    </w:p>
    <w:p w14:paraId="1A4A7F54" w14:textId="46E990FE" w:rsidR="006E4746" w:rsidRDefault="006E4746" w:rsidP="006E4746">
      <w:pPr>
        <w:pStyle w:val="ListParagraph"/>
        <w:numPr>
          <w:ilvl w:val="2"/>
          <w:numId w:val="13"/>
        </w:numPr>
      </w:pPr>
      <w:r>
        <w:t xml:space="preserve">Study </w:t>
      </w:r>
      <w:commentRangeStart w:id="19"/>
      <w:r>
        <w:t>limitation</w:t>
      </w:r>
      <w:commentRangeEnd w:id="19"/>
      <w:r w:rsidR="009B4686">
        <w:rPr>
          <w:rStyle w:val="CommentReference"/>
        </w:rPr>
        <w:commentReference w:id="19"/>
      </w:r>
      <w:r>
        <w:t>: number of plots</w:t>
      </w:r>
      <w:r w:rsidR="00343A98">
        <w:t xml:space="preserve"> identified as </w:t>
      </w:r>
      <w:r w:rsidR="004F31B5">
        <w:t xml:space="preserve">‘Fescue:’ 50% fewer plots clustered as Fescue in 2019 compared to 1979. </w:t>
      </w:r>
    </w:p>
    <w:p w14:paraId="62C16AE2" w14:textId="096C426F" w:rsidR="00FD7BB5" w:rsidRDefault="00FD7BB5" w:rsidP="009C06CB">
      <w:pPr>
        <w:pStyle w:val="ListParagraph"/>
        <w:numPr>
          <w:ilvl w:val="1"/>
          <w:numId w:val="13"/>
        </w:numPr>
      </w:pPr>
      <w:r>
        <w:t xml:space="preserve">Greater variance ratio indicates lower stability (e.g., Fescue assemblage), and vice versa (e.g., Bogbean assemblage). </w:t>
      </w:r>
    </w:p>
    <w:p w14:paraId="193D4DDB" w14:textId="5B7721F3" w:rsidR="004F31B5" w:rsidRDefault="004F31B5" w:rsidP="004F31B5">
      <w:pPr>
        <w:pStyle w:val="ListParagraph"/>
        <w:numPr>
          <w:ilvl w:val="2"/>
          <w:numId w:val="13"/>
        </w:numPr>
      </w:pPr>
      <w:r>
        <w:t xml:space="preserve">Ecological </w:t>
      </w:r>
      <w:r w:rsidR="000710F5">
        <w:t>result</w:t>
      </w:r>
      <w:r>
        <w:t xml:space="preserve">: </w:t>
      </w:r>
      <w:r w:rsidR="00786C01">
        <w:t xml:space="preserve">within a single community (Ladner Marsh), different assemblage types experience different degrees of stability. </w:t>
      </w:r>
    </w:p>
    <w:p w14:paraId="196340A8" w14:textId="698F542F" w:rsidR="00A41C9C" w:rsidRDefault="009E3CA2" w:rsidP="009D1A0A">
      <w:pPr>
        <w:pStyle w:val="ListParagraph"/>
        <w:numPr>
          <w:ilvl w:val="0"/>
          <w:numId w:val="13"/>
        </w:numPr>
      </w:pPr>
      <w:r>
        <w:t>Total species turnover between 1979 and 2019 is ~</w:t>
      </w:r>
      <w:commentRangeStart w:id="20"/>
      <w:commentRangeStart w:id="21"/>
      <w:r>
        <w:t>50</w:t>
      </w:r>
      <w:commentRangeEnd w:id="20"/>
      <w:r w:rsidR="00D35CF0">
        <w:rPr>
          <w:rStyle w:val="CommentReference"/>
        </w:rPr>
        <w:commentReference w:id="20"/>
      </w:r>
      <w:commentRangeEnd w:id="21"/>
      <w:r w:rsidR="00AF617B">
        <w:rPr>
          <w:rStyle w:val="CommentReference"/>
        </w:rPr>
        <w:commentReference w:id="21"/>
      </w:r>
      <w:r>
        <w:t>% in each assemblage</w:t>
      </w:r>
      <w:r w:rsidR="006D411C">
        <w:t xml:space="preserve"> (</w:t>
      </w:r>
      <w:r w:rsidR="009F0260">
        <w:fldChar w:fldCharType="begin"/>
      </w:r>
      <w:r w:rsidR="009F0260">
        <w:instrText xml:space="preserve"> REF _Ref94197100 \h </w:instrText>
      </w:r>
      <w:r w:rsidR="009F0260">
        <w:fldChar w:fldCharType="separate"/>
      </w:r>
      <w:r w:rsidR="009F0260">
        <w:t xml:space="preserve">Table </w:t>
      </w:r>
      <w:r w:rsidR="009F0260">
        <w:rPr>
          <w:noProof/>
        </w:rPr>
        <w:t>1</w:t>
      </w:r>
      <w:r w:rsidR="009F0260">
        <w:fldChar w:fldCharType="end"/>
      </w:r>
      <w:r w:rsidR="006D411C">
        <w:t>).</w:t>
      </w:r>
      <w:r>
        <w:t xml:space="preserve"> </w:t>
      </w:r>
    </w:p>
    <w:p w14:paraId="152F3CD3" w14:textId="69C94F96" w:rsidR="00A057AC" w:rsidRDefault="00D35CF0" w:rsidP="006D411C">
      <w:pPr>
        <w:pStyle w:val="ListParagraph"/>
        <w:numPr>
          <w:ilvl w:val="2"/>
          <w:numId w:val="13"/>
        </w:numPr>
      </w:pPr>
      <w:r>
        <w:t xml:space="preserve">All assemblage types had </w:t>
      </w:r>
      <w:r w:rsidR="009F650B">
        <w:t>more</w:t>
      </w:r>
      <w:r>
        <w:t xml:space="preserve"> species </w:t>
      </w:r>
      <w:r w:rsidR="009F650B">
        <w:t>disappear in 2019</w:t>
      </w:r>
      <w:r>
        <w:t xml:space="preserve"> than </w:t>
      </w:r>
      <w:r w:rsidR="009F650B">
        <w:t xml:space="preserve">in 1999. </w:t>
      </w:r>
    </w:p>
    <w:p w14:paraId="6AFF1C02" w14:textId="3AB7FBAA" w:rsidR="009F650B" w:rsidRDefault="009F650B" w:rsidP="006D411C">
      <w:pPr>
        <w:pStyle w:val="ListParagraph"/>
        <w:numPr>
          <w:ilvl w:val="2"/>
          <w:numId w:val="13"/>
        </w:numPr>
      </w:pPr>
      <w:r>
        <w:t xml:space="preserve">Only the </w:t>
      </w:r>
      <w:r w:rsidR="00FD7BB5">
        <w:t>Sedge</w:t>
      </w:r>
      <w:r>
        <w:t xml:space="preserve"> assemblage had a </w:t>
      </w:r>
      <w:r w:rsidR="006D411C">
        <w:t xml:space="preserve">marked increase in species appearing (~8.5%) over 1999, while the </w:t>
      </w:r>
      <w:r w:rsidR="00FD7BB5">
        <w:t>Bogbean</w:t>
      </w:r>
      <w:r w:rsidR="006D411C">
        <w:t xml:space="preserve"> community had more species appearing in 1999. </w:t>
      </w:r>
    </w:p>
    <w:p w14:paraId="3F3E7064" w14:textId="3115BA7B" w:rsidR="00EC4678" w:rsidRDefault="00EC4678" w:rsidP="006D411C">
      <w:pPr>
        <w:pStyle w:val="ListParagraph"/>
        <w:numPr>
          <w:ilvl w:val="2"/>
          <w:numId w:val="13"/>
        </w:numPr>
      </w:pPr>
      <w:r>
        <w:t xml:space="preserve">Ecological </w:t>
      </w:r>
      <w:commentRangeStart w:id="22"/>
      <w:r>
        <w:t>result</w:t>
      </w:r>
      <w:commentRangeEnd w:id="22"/>
      <w:r>
        <w:rPr>
          <w:rStyle w:val="CommentReference"/>
        </w:rPr>
        <w:commentReference w:id="22"/>
      </w:r>
      <w:r>
        <w:t xml:space="preserve">: greater rates of disappearance from the assemblages drive homogenization observed in cluster analysis. </w:t>
      </w:r>
    </w:p>
    <w:p w14:paraId="094B5305" w14:textId="574781A2" w:rsidR="00D075CE" w:rsidRDefault="006D411C" w:rsidP="009D1A0A">
      <w:pPr>
        <w:pStyle w:val="ListParagraph"/>
        <w:numPr>
          <w:ilvl w:val="1"/>
          <w:numId w:val="13"/>
        </w:numPr>
      </w:pPr>
      <w:r>
        <w:t xml:space="preserve">Rank </w:t>
      </w:r>
      <w:r w:rsidR="007B5B53">
        <w:t xml:space="preserve">clock plots </w:t>
      </w:r>
      <w:r w:rsidR="00D075CE">
        <w:t>show changing dominance of select species over time (</w:t>
      </w:r>
      <w:r w:rsidR="00F17047">
        <w:fldChar w:fldCharType="begin"/>
      </w:r>
      <w:r w:rsidR="00F17047">
        <w:instrText xml:space="preserve"> REF _Ref94197130 \h </w:instrText>
      </w:r>
      <w:r w:rsidR="00F17047">
        <w:fldChar w:fldCharType="separate"/>
      </w:r>
      <w:r w:rsidR="00F17047">
        <w:t xml:space="preserve">Figure </w:t>
      </w:r>
      <w:r w:rsidR="00F17047">
        <w:rPr>
          <w:noProof/>
        </w:rPr>
        <w:t>4</w:t>
      </w:r>
      <w:r w:rsidR="00F17047">
        <w:fldChar w:fldCharType="end"/>
      </w:r>
      <w:r w:rsidR="00D075CE">
        <w:t xml:space="preserve">). </w:t>
      </w:r>
    </w:p>
    <w:p w14:paraId="727A529A" w14:textId="038A55F8" w:rsidR="009D1A0A" w:rsidRDefault="00D075CE" w:rsidP="00D075CE">
      <w:pPr>
        <w:pStyle w:val="ListParagraph"/>
        <w:numPr>
          <w:ilvl w:val="2"/>
          <w:numId w:val="13"/>
        </w:numPr>
      </w:pPr>
      <w:r>
        <w:t xml:space="preserve">Notably, Fescue assemblage </w:t>
      </w:r>
      <w:r w:rsidR="00AC332B">
        <w:t xml:space="preserve">shows ~50% decrease in cover of characteristic species </w:t>
      </w:r>
      <w:r w:rsidR="00AC332B">
        <w:rPr>
          <w:i/>
        </w:rPr>
        <w:t>Festuca arundinaceae</w:t>
      </w:r>
      <w:r w:rsidR="00AC332B">
        <w:t xml:space="preserve">, while </w:t>
      </w:r>
      <w:r w:rsidR="00060358">
        <w:t xml:space="preserve">cover of </w:t>
      </w:r>
      <w:r w:rsidR="00AC332B">
        <w:t xml:space="preserve">non-native </w:t>
      </w:r>
      <w:r w:rsidR="00AC332B">
        <w:rPr>
          <w:i/>
        </w:rPr>
        <w:t>Phalaris arundinaceae</w:t>
      </w:r>
      <w:r w:rsidR="00AC332B">
        <w:t xml:space="preserve"> </w:t>
      </w:r>
      <w:r w:rsidR="00060358">
        <w:t xml:space="preserve">has more than doubled since 1999. </w:t>
      </w:r>
    </w:p>
    <w:p w14:paraId="6D10B02E" w14:textId="79CEB0B1" w:rsidR="00060358" w:rsidRDefault="00C76D5E" w:rsidP="00D075CE">
      <w:pPr>
        <w:pStyle w:val="ListParagraph"/>
        <w:numPr>
          <w:ilvl w:val="2"/>
          <w:numId w:val="13"/>
        </w:numPr>
      </w:pPr>
      <w:r>
        <w:t xml:space="preserve">In the </w:t>
      </w:r>
      <w:r w:rsidR="00FD7BB5">
        <w:t>Sedge</w:t>
      </w:r>
      <w:r>
        <w:t xml:space="preserve"> assemblage, cover abundance of </w:t>
      </w:r>
      <w:r>
        <w:rPr>
          <w:i/>
        </w:rPr>
        <w:t>Agrostis stolonifera</w:t>
      </w:r>
      <w:r>
        <w:t xml:space="preserve"> appears to have decrease by almost half, however cover of </w:t>
      </w:r>
      <w:r w:rsidR="00CE3E67">
        <w:t xml:space="preserve">assemblage-defining species </w:t>
      </w:r>
      <w:r w:rsidR="00CE3E67">
        <w:rPr>
          <w:i/>
        </w:rPr>
        <w:t>Carex lyngbyei</w:t>
      </w:r>
      <w:r w:rsidR="00CE3E67">
        <w:t xml:space="preserve"> has decreased by about one-third. </w:t>
      </w:r>
    </w:p>
    <w:p w14:paraId="2E6CE862" w14:textId="7CF6792F" w:rsidR="00100D21" w:rsidRDefault="00124BDB" w:rsidP="00100D21">
      <w:pPr>
        <w:pStyle w:val="ListParagraph"/>
        <w:numPr>
          <w:ilvl w:val="2"/>
          <w:numId w:val="13"/>
        </w:numPr>
      </w:pPr>
      <w:r>
        <w:t xml:space="preserve">Since 1979, </w:t>
      </w:r>
      <w:r w:rsidR="00014A9A">
        <w:t>native species cover (</w:t>
      </w:r>
      <w:r w:rsidR="00014A9A">
        <w:rPr>
          <w:i/>
        </w:rPr>
        <w:t>Equisetum fluviatile, Eleocharis palustris</w:t>
      </w:r>
      <w:r w:rsidR="00014A9A">
        <w:t>)</w:t>
      </w:r>
      <w:r>
        <w:t xml:space="preserve"> in the Bogbean assemblage</w:t>
      </w:r>
      <w:r w:rsidR="00014A9A">
        <w:t xml:space="preserve"> declines </w:t>
      </w:r>
      <w:r>
        <w:t>t</w:t>
      </w:r>
      <w:r w:rsidR="005D3606">
        <w:t>owards zero, as it</w:t>
      </w:r>
      <w:r w:rsidR="00F573EF">
        <w:t xml:space="preserve"> is </w:t>
      </w:r>
      <w:r w:rsidR="005D3606">
        <w:t xml:space="preserve">replaced in dominance by </w:t>
      </w:r>
      <w:r w:rsidR="00014A9A">
        <w:t>non-native species (</w:t>
      </w:r>
      <w:r w:rsidR="00014A9A">
        <w:rPr>
          <w:i/>
        </w:rPr>
        <w:t>Mentha aquatica</w:t>
      </w:r>
      <w:r w:rsidR="005D3606">
        <w:rPr>
          <w:i/>
        </w:rPr>
        <w:t>)</w:t>
      </w:r>
      <w:r>
        <w:t xml:space="preserve">. </w:t>
      </w: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400EDBEE" w:rsidR="00FE1C76" w:rsidRDefault="00F2017D" w:rsidP="00F2017D">
      <w:pPr>
        <w:pStyle w:val="Caption"/>
      </w:pPr>
      <w:bookmarkStart w:id="23" w:name="_Ref94197029"/>
      <w:r>
        <w:t xml:space="preserve">Figure </w:t>
      </w:r>
      <w:r w:rsidR="00861509">
        <w:fldChar w:fldCharType="begin"/>
      </w:r>
      <w:r w:rsidR="00861509">
        <w:instrText xml:space="preserve"> SEQ Figure \* ARABIC </w:instrText>
      </w:r>
      <w:r w:rsidR="00861509">
        <w:fldChar w:fldCharType="separate"/>
      </w:r>
      <w:r w:rsidR="006D50AD">
        <w:rPr>
          <w:noProof/>
        </w:rPr>
        <w:t>2</w:t>
      </w:r>
      <w:r w:rsidR="00861509">
        <w:rPr>
          <w:noProof/>
        </w:rPr>
        <w:fldChar w:fldCharType="end"/>
      </w:r>
      <w:bookmarkEnd w:id="23"/>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6B0E54AC" w14:textId="4EBCAFE1" w:rsidR="00D81CB7" w:rsidRDefault="00CA5F98" w:rsidP="00D81CB7">
      <w:r>
        <w:rPr>
          <w:noProof/>
        </w:rPr>
        <w:drawing>
          <wp:anchor distT="0" distB="0" distL="114300" distR="114300" simplePos="0" relativeHeight="251675648" behindDoc="0" locked="0" layoutInCell="1" allowOverlap="1" wp14:anchorId="7188D17D" wp14:editId="19319819">
            <wp:simplePos x="0" y="0"/>
            <wp:positionH relativeFrom="margin">
              <wp:align>left</wp:align>
            </wp:positionH>
            <wp:positionV relativeFrom="paragraph">
              <wp:posOffset>160655</wp:posOffset>
            </wp:positionV>
            <wp:extent cx="5208270" cy="320992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222457" cy="3218283"/>
                    </a:xfrm>
                    <a:prstGeom prst="rect">
                      <a:avLst/>
                    </a:prstGeom>
                  </pic:spPr>
                </pic:pic>
              </a:graphicData>
            </a:graphic>
            <wp14:sizeRelH relativeFrom="margin">
              <wp14:pctWidth>0</wp14:pctWidth>
            </wp14:sizeRelH>
            <wp14:sizeRelV relativeFrom="margin">
              <wp14:pctHeight>0</wp14:pctHeight>
            </wp14:sizeRelV>
          </wp:anchor>
        </w:drawing>
      </w:r>
    </w:p>
    <w:p w14:paraId="494F3BE0" w14:textId="77777777" w:rsidR="001B0737" w:rsidRDefault="001B0737" w:rsidP="00D81CB7"/>
    <w:p w14:paraId="6F61FB20" w14:textId="77777777" w:rsidR="001B0737" w:rsidRDefault="001B0737" w:rsidP="00D81CB7"/>
    <w:p w14:paraId="24E29EAD" w14:textId="77777777" w:rsidR="001B0737" w:rsidRDefault="001B0737" w:rsidP="00D81CB7"/>
    <w:p w14:paraId="5F019B72" w14:textId="77777777" w:rsidR="001B0737" w:rsidRDefault="001B0737" w:rsidP="00D81CB7"/>
    <w:p w14:paraId="55E81557" w14:textId="77777777" w:rsidR="001B0737" w:rsidRDefault="001B0737" w:rsidP="00D81CB7"/>
    <w:p w14:paraId="438E9CF4" w14:textId="77777777" w:rsidR="001B0737" w:rsidRDefault="001B0737" w:rsidP="00D81CB7"/>
    <w:p w14:paraId="09B6E113" w14:textId="77777777" w:rsidR="001B0737" w:rsidRDefault="001B0737" w:rsidP="00D81CB7"/>
    <w:p w14:paraId="43A42FBF" w14:textId="77777777" w:rsidR="001B0737" w:rsidRDefault="001B0737" w:rsidP="00D81CB7"/>
    <w:p w14:paraId="02319BD8" w14:textId="77777777" w:rsidR="001B0737" w:rsidRDefault="001B0737" w:rsidP="00D81CB7"/>
    <w:p w14:paraId="2960CB1D" w14:textId="77777777" w:rsidR="001B0737" w:rsidRDefault="001B0737" w:rsidP="00D81CB7"/>
    <w:p w14:paraId="4B4D8744" w14:textId="77777777" w:rsidR="00597B6A" w:rsidRDefault="00597B6A" w:rsidP="001B0737">
      <w:pPr>
        <w:pStyle w:val="Caption"/>
      </w:pPr>
    </w:p>
    <w:p w14:paraId="50863CF2" w14:textId="2A0273B3" w:rsidR="001B0737" w:rsidRDefault="001B0737" w:rsidP="001B0737">
      <w:pPr>
        <w:pStyle w:val="Caption"/>
      </w:pPr>
      <w:bookmarkStart w:id="24" w:name="_Ref94197048"/>
      <w:r>
        <w:t xml:space="preserve">Figure </w:t>
      </w:r>
      <w:r w:rsidR="00861509">
        <w:fldChar w:fldCharType="begin"/>
      </w:r>
      <w:r w:rsidR="00861509">
        <w:instrText xml:space="preserve"> SEQ Figure \* ARABIC </w:instrText>
      </w:r>
      <w:r w:rsidR="00861509">
        <w:fldChar w:fldCharType="separate"/>
      </w:r>
      <w:r w:rsidR="006D50AD">
        <w:rPr>
          <w:noProof/>
        </w:rPr>
        <w:t>3</w:t>
      </w:r>
      <w:r w:rsidR="00861509">
        <w:rPr>
          <w:noProof/>
        </w:rPr>
        <w:fldChar w:fldCharType="end"/>
      </w:r>
      <w:bookmarkEnd w:id="24"/>
      <w:r>
        <w:t xml:space="preserve">. Bogbean assemblage has the greatest stability and lowest variance over time, while </w:t>
      </w:r>
      <w:r w:rsidR="00FD7BB5">
        <w:t>Fescue</w:t>
      </w:r>
      <w:r>
        <w:t xml:space="preserve"> assemblage shows an inverse trend.</w:t>
      </w:r>
    </w:p>
    <w:p w14:paraId="64FE090C" w14:textId="77777777" w:rsidR="001B0737" w:rsidRDefault="001B0737" w:rsidP="00D81CB7"/>
    <w:p w14:paraId="16CCA436" w14:textId="1C5ADD0A" w:rsidR="00BA28BB" w:rsidRDefault="00BA28BB" w:rsidP="00D81CB7"/>
    <w:p w14:paraId="6886E8B1" w14:textId="38B9391B" w:rsidR="00673842" w:rsidRDefault="00CE544C" w:rsidP="00673842">
      <w:pPr>
        <w:pStyle w:val="Caption"/>
        <w:keepNext/>
      </w:pPr>
      <w:bookmarkStart w:id="25" w:name="_Ref94197100"/>
      <w:bookmarkStart w:id="26" w:name="_Ref94197081"/>
      <w:r>
        <w:rPr>
          <w:noProof/>
        </w:rPr>
        <w:lastRenderedPageBreak/>
        <w:drawing>
          <wp:anchor distT="0" distB="0" distL="114300" distR="114300" simplePos="0" relativeHeight="251683840"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r w:rsidR="00861509">
        <w:fldChar w:fldCharType="begin"/>
      </w:r>
      <w:r w:rsidR="00861509">
        <w:instrText xml:space="preserve"> SEQ Table \* ARABIC </w:instrText>
      </w:r>
      <w:r w:rsidR="00861509">
        <w:fldChar w:fldCharType="separate"/>
      </w:r>
      <w:r w:rsidR="00673842">
        <w:rPr>
          <w:noProof/>
        </w:rPr>
        <w:t>1</w:t>
      </w:r>
      <w:r w:rsidR="00861509">
        <w:rPr>
          <w:noProof/>
        </w:rPr>
        <w:fldChar w:fldCharType="end"/>
      </w:r>
      <w:bookmarkEnd w:id="25"/>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26"/>
      <w:r w:rsidR="00A057AC">
        <w:t xml:space="preserve"> </w:t>
      </w:r>
    </w:p>
    <w:p w14:paraId="389C3AD9" w14:textId="4C32875C" w:rsidR="00B112D7" w:rsidRDefault="00B112D7" w:rsidP="00D81CB7"/>
    <w:p w14:paraId="3BB9E573" w14:textId="412F1895" w:rsidR="001C33F4" w:rsidRDefault="001C33F4" w:rsidP="00CE544C"/>
    <w:p w14:paraId="4C29746C" w14:textId="4C6819F3" w:rsidR="00B112D7" w:rsidRDefault="00C661EE" w:rsidP="00D81CB7">
      <w:r>
        <w:rPr>
          <w:noProof/>
        </w:rPr>
        <mc:AlternateContent>
          <mc:Choice Requires="wpg">
            <w:drawing>
              <wp:anchor distT="0" distB="0" distL="114300" distR="114300" simplePos="0" relativeHeight="251682816" behindDoc="0" locked="0" layoutInCell="1" allowOverlap="1" wp14:anchorId="50B854FF" wp14:editId="390E2180">
                <wp:simplePos x="0" y="0"/>
                <wp:positionH relativeFrom="column">
                  <wp:posOffset>0</wp:posOffset>
                </wp:positionH>
                <wp:positionV relativeFrom="paragraph">
                  <wp:posOffset>257175</wp:posOffset>
                </wp:positionV>
                <wp:extent cx="6429375" cy="5450205"/>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6429375" cy="5450205"/>
                          <a:chOff x="0" y="0"/>
                          <a:chExt cx="6429375" cy="5450205"/>
                        </a:xfrm>
                      </wpg:grpSpPr>
                      <wpg:grpSp>
                        <wpg:cNvPr id="9" name="Group 9"/>
                        <wpg:cNvGrpSpPr/>
                        <wpg:grpSpPr>
                          <a:xfrm>
                            <a:off x="0" y="0"/>
                            <a:ext cx="6235700" cy="5353050"/>
                            <a:chOff x="-1" y="0"/>
                            <a:chExt cx="6710767" cy="5762625"/>
                          </a:xfrm>
                        </wpg:grpSpPr>
                        <pic:pic xmlns:pic="http://schemas.openxmlformats.org/drawingml/2006/picture">
                          <pic:nvPicPr>
                            <pic:cNvPr id="4" name="Picture 3">
                              <a:extLst>
                                <a:ext uri="{FF2B5EF4-FFF2-40B4-BE49-F238E27FC236}">
                                  <a16:creationId xmlns:a16="http://schemas.microsoft.com/office/drawing/2014/main" id="{0987862F-5CAB-4C32-B3C1-46F5BE788A83}"/>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61925" y="19050"/>
                              <a:ext cx="2994025" cy="2847975"/>
                            </a:xfrm>
                            <a:prstGeom prst="rect">
                              <a:avLst/>
                            </a:prstGeom>
                          </pic:spPr>
                        </pic:pic>
                        <pic:pic xmlns:pic="http://schemas.openxmlformats.org/drawingml/2006/picture">
                          <pic:nvPicPr>
                            <pic:cNvPr id="14" name="Picture 2">
                              <a:extLst>
                                <a:ext uri="{FF2B5EF4-FFF2-40B4-BE49-F238E27FC236}">
                                  <a16:creationId xmlns:a16="http://schemas.microsoft.com/office/drawing/2014/main" id="{2FB7E4EE-9705-4E3E-BB25-1FFD7925CB40}"/>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383829" y="0"/>
                              <a:ext cx="3326937" cy="2800350"/>
                            </a:xfrm>
                            <a:prstGeom prst="rect">
                              <a:avLst/>
                            </a:prstGeom>
                          </pic:spPr>
                        </pic:pic>
                        <pic:pic xmlns:pic="http://schemas.openxmlformats.org/drawingml/2006/picture">
                          <pic:nvPicPr>
                            <pic:cNvPr id="15" name="Picture 1">
                              <a:extLst>
                                <a:ext uri="{FF2B5EF4-FFF2-40B4-BE49-F238E27FC236}">
                                  <a16:creationId xmlns:a16="http://schemas.microsoft.com/office/drawing/2014/main" id="{6C354018-D0BA-46B1-812C-71383418C11E}"/>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 y="3133725"/>
                              <a:ext cx="3767875" cy="2628900"/>
                            </a:xfrm>
                            <a:prstGeom prst="rect">
                              <a:avLst/>
                            </a:prstGeom>
                          </pic:spPr>
                        </pic:pic>
                      </wpg:grpSp>
                      <wps:wsp>
                        <wps:cNvPr id="10" name="Text Box 10"/>
                        <wps:cNvSpPr txBox="1"/>
                        <wps:spPr>
                          <a:xfrm>
                            <a:off x="3552825" y="2762250"/>
                            <a:ext cx="2876550" cy="2687955"/>
                          </a:xfrm>
                          <a:prstGeom prst="rect">
                            <a:avLst/>
                          </a:prstGeom>
                          <a:solidFill>
                            <a:prstClr val="white"/>
                          </a:solidFill>
                          <a:ln>
                            <a:noFill/>
                          </a:ln>
                        </wps:spPr>
                        <wps:txbx>
                          <w:txbxContent>
                            <w:p w14:paraId="12EC2264" w14:textId="2D30AD66" w:rsidR="000D0EFF" w:rsidRDefault="000D0EFF" w:rsidP="006D50AD">
                              <w:pPr>
                                <w:pStyle w:val="Caption"/>
                              </w:pPr>
                              <w:bookmarkStart w:id="27" w:name="_Ref94197130"/>
                              <w:r>
                                <w:t xml:space="preserve">Figure </w:t>
                              </w:r>
                              <w:r w:rsidR="00861509">
                                <w:fldChar w:fldCharType="begin"/>
                              </w:r>
                              <w:r w:rsidR="00861509">
                                <w:instrText xml:space="preserve"> SEQ Figure \* ARABIC </w:instrText>
                              </w:r>
                              <w:r w:rsidR="00861509">
                                <w:fldChar w:fldCharType="separate"/>
                              </w:r>
                              <w:r>
                                <w:rPr>
                                  <w:noProof/>
                                </w:rPr>
                                <w:t>4</w:t>
                              </w:r>
                              <w:r w:rsidR="00861509">
                                <w:rPr>
                                  <w:noProof/>
                                </w:rPr>
                                <w:fldChar w:fldCharType="end"/>
                              </w:r>
                              <w:bookmarkEnd w:id="27"/>
                              <w:r>
                                <w:t>.</w:t>
                              </w:r>
                              <w:r w:rsidRPr="006D50AD">
                                <w:rPr>
                                  <w:i w:val="0"/>
                                  <w:iCs w:val="0"/>
                                  <w:color w:val="auto"/>
                                  <w:sz w:val="22"/>
                                  <w:szCs w:val="22"/>
                                </w:rPr>
                                <w:t xml:space="preserve"> </w:t>
                              </w:r>
                              <w:r w:rsidRPr="006D50AD">
                                <w:t xml:space="preserve">Rank abundance clocks for each assemblage type show shift in dominant species over time. </w:t>
                              </w:r>
                              <w:r>
                                <w:t xml:space="preserve">Clockwise from lower left: </w:t>
                              </w:r>
                            </w:p>
                            <w:p w14:paraId="3F78DFF2" w14:textId="5E394B05" w:rsidR="000D0EFF" w:rsidRPr="00A65C46" w:rsidRDefault="000D0EFF"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0D0EFF" w:rsidRDefault="000D0EFF"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0D0EFF" w:rsidRDefault="000D0EFF"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0B854FF" id="Group 12" o:spid="_x0000_s1026" style="position:absolute;margin-left:0;margin-top:20.25pt;width:506.25pt;height:429.15pt;z-index:251682816" coordsize="64293,54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">
                <v:group id="Group 9" o:spid="_x0000_s1027" style="position:absolute;width:62357;height:53530" coordorigin="" coordsize="67107,5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619;top:190;width:29940;height:28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">
                    <v:imagedata r:id="rId21" o:title=""/>
                  </v:shape>
                  <v:shape id="Picture 2" o:spid="_x0000_s1029" type="#_x0000_t75" style="position:absolute;left:33838;width:33269;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">
                    <v:imagedata r:id="rId22" o:title=""/>
                  </v:shape>
                  <v:shape id="Picture 1" o:spid="_x0000_s1030" type="#_x0000_t75" style="position:absolute;top:31337;width:3767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">
                    <v:imagedata r:id="rId23" o:title=""/>
                  </v:shape>
                </v:group>
                <v:shapetype id="_x0000_t202" coordsize="21600,21600" o:spt="202" path="m,l,21600r21600,l21600,xe">
                  <v:stroke joinstyle="miter"/>
                  <v:path gradientshapeok="t" o:connecttype="rect"/>
                </v:shapetype>
                <v:shape id="Text Box 10" o:spid="_x0000_s1031" type="#_x0000_t202" style="position:absolute;left:35528;top:27622;width:28765;height:26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2EC2264" w14:textId="2D30AD66" w:rsidR="000D0EFF" w:rsidRDefault="000D0EFF" w:rsidP="006D50AD">
                        <w:pPr>
                          <w:pStyle w:val="Caption"/>
                        </w:pPr>
                        <w:bookmarkStart w:id="28" w:name="_Ref94197130"/>
                        <w:r>
                          <w:t xml:space="preserve">Figure </w:t>
                        </w:r>
                        <w:r w:rsidR="00861509">
                          <w:fldChar w:fldCharType="begin"/>
                        </w:r>
                        <w:r w:rsidR="00861509">
                          <w:instrText xml:space="preserve"> SEQ Figure \* ARABIC </w:instrText>
                        </w:r>
                        <w:r w:rsidR="00861509">
                          <w:fldChar w:fldCharType="separate"/>
                        </w:r>
                        <w:r>
                          <w:rPr>
                            <w:noProof/>
                          </w:rPr>
                          <w:t>4</w:t>
                        </w:r>
                        <w:r w:rsidR="00861509">
                          <w:rPr>
                            <w:noProof/>
                          </w:rPr>
                          <w:fldChar w:fldCharType="end"/>
                        </w:r>
                        <w:bookmarkEnd w:id="28"/>
                        <w:r>
                          <w:t>.</w:t>
                        </w:r>
                        <w:r w:rsidRPr="006D50AD">
                          <w:rPr>
                            <w:i w:val="0"/>
                            <w:iCs w:val="0"/>
                            <w:color w:val="auto"/>
                            <w:sz w:val="22"/>
                            <w:szCs w:val="22"/>
                          </w:rPr>
                          <w:t xml:space="preserve"> </w:t>
                        </w:r>
                        <w:r w:rsidRPr="006D50AD">
                          <w:t xml:space="preserve">Rank abundance clocks for each assemblage type show shift in dominant species over time. </w:t>
                        </w:r>
                        <w:r>
                          <w:t xml:space="preserve">Clockwise from lower left: </w:t>
                        </w:r>
                      </w:p>
                      <w:p w14:paraId="3F78DFF2" w14:textId="5E394B05" w:rsidR="000D0EFF" w:rsidRPr="00A65C46" w:rsidRDefault="000D0EFF"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0D0EFF" w:rsidRDefault="000D0EFF"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0D0EFF" w:rsidRDefault="000D0EFF"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v:textbox>
                </v:shape>
                <w10:wrap type="square"/>
              </v:group>
            </w:pict>
          </mc:Fallback>
        </mc:AlternateContent>
      </w:r>
      <w:r w:rsidR="000D0EFF">
        <w:rPr>
          <w:rStyle w:val="CommentReference"/>
        </w:rPr>
        <w:commentReference w:id="29"/>
      </w:r>
      <w:r w:rsidR="00E530AC">
        <w:rPr>
          <w:rStyle w:val="CommentReference"/>
        </w:rPr>
        <w:commentReference w:id="30"/>
      </w:r>
    </w:p>
    <w:p w14:paraId="13DD43C5" w14:textId="6E771163" w:rsidR="00B112D7" w:rsidRDefault="00B112D7" w:rsidP="00D81CB7"/>
    <w:p w14:paraId="36087870" w14:textId="30A33B46" w:rsidR="00D81CB7" w:rsidRDefault="00D81CB7" w:rsidP="00D81CB7">
      <w:pPr>
        <w:pStyle w:val="Heading1"/>
      </w:pPr>
      <w:r>
        <w:lastRenderedPageBreak/>
        <w:t>Discussion</w:t>
      </w:r>
    </w:p>
    <w:p w14:paraId="2BDA0631" w14:textId="4AA250AA" w:rsidR="0099288F" w:rsidRDefault="0099288F" w:rsidP="0066777E">
      <w:pPr>
        <w:pStyle w:val="ListParagraph"/>
        <w:numPr>
          <w:ilvl w:val="0"/>
          <w:numId w:val="11"/>
        </w:numPr>
      </w:pPr>
      <w:r>
        <w:t>Answer the questions</w:t>
      </w:r>
    </w:p>
    <w:p w14:paraId="414A00AA" w14:textId="48CBCE45" w:rsidR="00DE3CCB" w:rsidRDefault="00291286" w:rsidP="00061706">
      <w:pPr>
        <w:pStyle w:val="ListParagraph"/>
        <w:numPr>
          <w:ilvl w:val="0"/>
          <w:numId w:val="14"/>
        </w:numPr>
      </w:pPr>
      <w:r>
        <w:t>The three main assemblages have consistently been defined by the same species over the past 40 years</w:t>
      </w:r>
      <w:r w:rsidR="00061706">
        <w:t>, supporting my expectation that assemblage-defining species should not change</w:t>
      </w:r>
      <w:r>
        <w:t xml:space="preserve"> in the absence of significant environmental disturbance</w:t>
      </w:r>
      <w:r w:rsidR="00061706">
        <w:t>.</w:t>
      </w:r>
    </w:p>
    <w:p w14:paraId="0B9EBBBA" w14:textId="51D7EDCE" w:rsidR="00DE3CCB" w:rsidRDefault="00061706" w:rsidP="009A70CC">
      <w:pPr>
        <w:pStyle w:val="ListParagraph"/>
        <w:numPr>
          <w:ilvl w:val="0"/>
          <w:numId w:val="14"/>
        </w:numPr>
      </w:pPr>
      <w:r>
        <w:t xml:space="preserve">Diversity </w:t>
      </w:r>
      <w:r w:rsidR="009A70CC">
        <w:t>was stable in the Bogbean and Sedge assemblages, but not in the Fescue assemblage. Contrary to my expectation, the average community-wide stability was not greater than each assemblage individually.</w:t>
      </w:r>
      <w:r w:rsidR="00DE3CCB">
        <w:t xml:space="preserve"> </w:t>
      </w:r>
    </w:p>
    <w:p w14:paraId="24A8B48C" w14:textId="77777777" w:rsidR="00191909" w:rsidRDefault="009F2497" w:rsidP="005E629B">
      <w:pPr>
        <w:pStyle w:val="ListParagraph"/>
        <w:numPr>
          <w:ilvl w:val="1"/>
          <w:numId w:val="14"/>
        </w:numPr>
      </w:pPr>
      <w:r>
        <w:t xml:space="preserve">Instability of Fescue assemblage points to potential loss of resilience, and ‘weak point’ in overall community resistance to change. </w:t>
      </w:r>
      <w:r w:rsidR="00D8669D">
        <w:t xml:space="preserve">Least stable </w:t>
      </w:r>
      <w:r w:rsidR="000425A4">
        <w:t>communities</w:t>
      </w:r>
      <w:r w:rsidR="00D8669D">
        <w:t xml:space="preserve"> may be most prone to invasion </w:t>
      </w:r>
    </w:p>
    <w:p w14:paraId="63CAD1F9" w14:textId="53101F6D" w:rsidR="005E629B" w:rsidRDefault="00191909" w:rsidP="00191909">
      <w:pPr>
        <w:pStyle w:val="ListParagraph"/>
        <w:numPr>
          <w:ilvl w:val="2"/>
          <w:numId w:val="14"/>
        </w:numPr>
      </w:pPr>
      <w:r>
        <w:t>C</w:t>
      </w:r>
      <w:r w:rsidR="000425A4">
        <w:t>larify</w:t>
      </w:r>
      <w:r w:rsidR="00D8669D">
        <w:t>:</w:t>
      </w:r>
      <w:r w:rsidR="000425A4">
        <w:t xml:space="preserve"> although</w:t>
      </w:r>
      <w:r w:rsidR="00D8669D">
        <w:t xml:space="preserve"> Bogbean assemblage </w:t>
      </w:r>
      <w:r w:rsidR="000425A4">
        <w:t xml:space="preserve">has a high abundance of non-native </w:t>
      </w:r>
      <w:r w:rsidR="000425A4">
        <w:rPr>
          <w:i/>
        </w:rPr>
        <w:t>Mentha aquatica</w:t>
      </w:r>
      <w:r w:rsidR="000425A4">
        <w:t xml:space="preserve"> cover, this may not indicate the potential for new invasive species to become established. </w:t>
      </w:r>
    </w:p>
    <w:p w14:paraId="24B43E06" w14:textId="6A97431E" w:rsidR="00EA13DD" w:rsidRDefault="00EA13DD" w:rsidP="00DE3CCB">
      <w:pPr>
        <w:pStyle w:val="ListParagraph"/>
        <w:numPr>
          <w:ilvl w:val="0"/>
          <w:numId w:val="14"/>
        </w:numPr>
      </w:pPr>
      <w:r>
        <w:t>T</w:t>
      </w:r>
      <w:r w:rsidR="006F225A">
        <w:t>otal t</w:t>
      </w:r>
      <w:r>
        <w:t xml:space="preserve">urnover was higher in 2019 than 1999, </w:t>
      </w:r>
      <w:r w:rsidR="006F225A">
        <w:t xml:space="preserve">and only the Sedge assemblage gained more species in 2019 than in 1999. </w:t>
      </w:r>
      <w:r>
        <w:t xml:space="preserve"> </w:t>
      </w:r>
    </w:p>
    <w:p w14:paraId="1E024910" w14:textId="4BD73A79" w:rsidR="00EA13DD" w:rsidRDefault="00EA13DD" w:rsidP="00E01C0E">
      <w:pPr>
        <w:pStyle w:val="ListParagraph"/>
        <w:numPr>
          <w:ilvl w:val="1"/>
          <w:numId w:val="14"/>
        </w:numPr>
      </w:pPr>
      <w:r>
        <w:t>However, greater rates of species lost are concerning for total biodiversity of the habitat.</w:t>
      </w:r>
    </w:p>
    <w:p w14:paraId="3A0A0FE0" w14:textId="57BA64A7" w:rsidR="005D63D3" w:rsidRDefault="00232AF1" w:rsidP="00DE3CCB">
      <w:pPr>
        <w:pStyle w:val="ListParagraph"/>
        <w:numPr>
          <w:ilvl w:val="0"/>
          <w:numId w:val="14"/>
        </w:numPr>
      </w:pPr>
      <w:r>
        <w:t>Encroachment of invasive species dominance is most evident in the Fescue and Bogbean assemblages</w:t>
      </w:r>
      <w:r w:rsidR="009A68C5">
        <w:t>.</w:t>
      </w:r>
    </w:p>
    <w:p w14:paraId="51F3EDD1" w14:textId="792921FE" w:rsidR="00232AF1" w:rsidRDefault="00232AF1" w:rsidP="005D63D3">
      <w:pPr>
        <w:pStyle w:val="ListParagraph"/>
        <w:numPr>
          <w:ilvl w:val="1"/>
          <w:numId w:val="14"/>
        </w:numPr>
      </w:pPr>
      <w:r>
        <w:t xml:space="preserve">The Fescue assemblage has historically been defined by a non-native species, however abundance of </w:t>
      </w:r>
      <w:r>
        <w:rPr>
          <w:i/>
        </w:rPr>
        <w:t xml:space="preserve">Festuca arundinaceae </w:t>
      </w:r>
      <w:r>
        <w:t xml:space="preserve">is being overtaken by </w:t>
      </w:r>
      <w:r>
        <w:rPr>
          <w:i/>
        </w:rPr>
        <w:t>Phalaris arundinaceae</w:t>
      </w:r>
      <w:r>
        <w:t xml:space="preserve">, or reed canary grass (RCG). </w:t>
      </w:r>
    </w:p>
    <w:p w14:paraId="49BCC8E2" w14:textId="2F0FCEEE" w:rsidR="00232AF1" w:rsidRDefault="00232AF1" w:rsidP="005D63D3">
      <w:pPr>
        <w:pStyle w:val="ListParagraph"/>
        <w:numPr>
          <w:ilvl w:val="2"/>
          <w:numId w:val="14"/>
        </w:numPr>
      </w:pPr>
      <w:r>
        <w:t xml:space="preserve">Management concerns for RCG, as this can be a monoculture-forming species, </w:t>
      </w:r>
      <w:r w:rsidR="005D63D3">
        <w:t xml:space="preserve">further reducing species diversity within the community. </w:t>
      </w:r>
    </w:p>
    <w:p w14:paraId="0C82500A" w14:textId="64D62136" w:rsidR="005D63D3" w:rsidRDefault="005D63D3" w:rsidP="005D63D3">
      <w:pPr>
        <w:pStyle w:val="ListParagraph"/>
        <w:numPr>
          <w:ilvl w:val="1"/>
          <w:numId w:val="14"/>
        </w:numPr>
      </w:pPr>
      <w:r>
        <w:t xml:space="preserve">Similarly, the Bogbean assemblage is increasingly dominated by non-native </w:t>
      </w:r>
      <w:r>
        <w:rPr>
          <w:i/>
        </w:rPr>
        <w:t>Mentha aquatica</w:t>
      </w:r>
      <w:r>
        <w:t xml:space="preserve">. While this may have some pollinator value, its </w:t>
      </w:r>
      <w:r w:rsidR="005E629B">
        <w:t xml:space="preserve">vigorous </w:t>
      </w:r>
      <w:r>
        <w:t xml:space="preserve">rhizomatous spreading habit and dense canopy may </w:t>
      </w:r>
      <w:r w:rsidR="005E629B">
        <w:t xml:space="preserve">be driving the decline of other native species. </w:t>
      </w:r>
    </w:p>
    <w:p w14:paraId="05C4F2F5" w14:textId="18CC1D33" w:rsidR="00717B42" w:rsidRDefault="00717B42" w:rsidP="00717B42">
      <w:pPr>
        <w:pStyle w:val="ListParagraph"/>
        <w:numPr>
          <w:ilvl w:val="2"/>
          <w:numId w:val="14"/>
        </w:numPr>
      </w:pPr>
      <w:r>
        <w:t xml:space="preserve">Despite this, stability of Bogbean assemblage was the greatest, with </w:t>
      </w:r>
    </w:p>
    <w:p w14:paraId="2391BADD" w14:textId="2E3081BB" w:rsidR="009A68C5" w:rsidRDefault="009A68C5" w:rsidP="005D63D3">
      <w:pPr>
        <w:pStyle w:val="ListParagraph"/>
        <w:numPr>
          <w:ilvl w:val="1"/>
          <w:numId w:val="14"/>
        </w:numPr>
      </w:pPr>
      <w:r>
        <w:t xml:space="preserve">Increasing abundance of non-native species, paired with cluster analysis showing greater similarity within plots of each assemblage, supports my expectation that </w:t>
      </w:r>
      <w:r w:rsidR="00853200">
        <w:t xml:space="preserve">homogenization of species composition is being driven by proliferation of non-native species. </w:t>
      </w:r>
    </w:p>
    <w:p w14:paraId="15EDA52C" w14:textId="77777777" w:rsidR="00853200" w:rsidRDefault="00853200" w:rsidP="00853200"/>
    <w:p w14:paraId="712547C7" w14:textId="77777777" w:rsidR="000D4503" w:rsidRDefault="000D4503" w:rsidP="00E93886">
      <w:pPr>
        <w:pStyle w:val="ListParagraph"/>
        <w:numPr>
          <w:ilvl w:val="0"/>
          <w:numId w:val="11"/>
        </w:numPr>
      </w:pPr>
      <w:r>
        <w:t xml:space="preserve">What does this mean? </w:t>
      </w:r>
    </w:p>
    <w:p w14:paraId="627A8A12" w14:textId="77777777" w:rsidR="0029101D" w:rsidRDefault="00E15E1A" w:rsidP="000D4503">
      <w:pPr>
        <w:pStyle w:val="ListParagraph"/>
        <w:numPr>
          <w:ilvl w:val="0"/>
          <w:numId w:val="16"/>
        </w:numPr>
      </w:pPr>
      <w:r>
        <w:t xml:space="preserve">What </w:t>
      </w:r>
      <w:r w:rsidR="00E93886">
        <w:t xml:space="preserve">broader </w:t>
      </w:r>
      <w:r>
        <w:t>pattern</w:t>
      </w:r>
      <w:r w:rsidR="00E93886">
        <w:t xml:space="preserve"> of change</w:t>
      </w:r>
      <w:r>
        <w:t xml:space="preserve"> has been </w:t>
      </w:r>
      <w:r w:rsidR="00E93886">
        <w:t>observed</w:t>
      </w:r>
      <w:r w:rsidR="0029101D">
        <w:t xml:space="preserve"> </w:t>
      </w:r>
    </w:p>
    <w:p w14:paraId="22914E2B" w14:textId="6638D3F0" w:rsidR="00E47769" w:rsidRDefault="000F0FB8" w:rsidP="000D4503">
      <w:pPr>
        <w:pStyle w:val="ListParagraph"/>
        <w:numPr>
          <w:ilvl w:val="1"/>
          <w:numId w:val="16"/>
        </w:numPr>
      </w:pPr>
      <w:commentRangeStart w:id="31"/>
      <w:r>
        <w:t>Turnover</w:t>
      </w:r>
      <w:commentRangeEnd w:id="31"/>
      <w:r w:rsidR="00902E6D">
        <w:rPr>
          <w:rStyle w:val="CommentReference"/>
        </w:rPr>
        <w:commentReference w:id="31"/>
      </w:r>
      <w:r>
        <w:t xml:space="preserve">, especially </w:t>
      </w:r>
      <w:r w:rsidR="007502B6">
        <w:t xml:space="preserve">greater rates of species disappearance since 1999, indicates loss of biodiversity, which may indicate loss of functional traits. </w:t>
      </w:r>
      <w:r w:rsidR="00E47769">
        <w:t xml:space="preserve">See Tilman, 1999: “Composition is important because </w:t>
      </w:r>
      <w:r w:rsidR="002B7F52">
        <w:t xml:space="preserve">this drives differences in plant traits, </w:t>
      </w:r>
      <w:r w:rsidR="00A55AFE">
        <w:t xml:space="preserve">which </w:t>
      </w:r>
      <w:r w:rsidR="001307AD">
        <w:t xml:space="preserve">affect community traits like stability and invasibility.” </w:t>
      </w:r>
    </w:p>
    <w:p w14:paraId="35CCE6ED" w14:textId="77777777" w:rsidR="0029101D" w:rsidRDefault="0029101D" w:rsidP="0029101D">
      <w:pPr>
        <w:pStyle w:val="ListParagraph"/>
        <w:numPr>
          <w:ilvl w:val="0"/>
          <w:numId w:val="16"/>
        </w:numPr>
      </w:pPr>
      <w:r>
        <w:t>What does this mean for reference conditions?</w:t>
      </w:r>
    </w:p>
    <w:p w14:paraId="40F57EAD" w14:textId="77777777" w:rsidR="004313B8" w:rsidRDefault="00451D10" w:rsidP="000D4503">
      <w:pPr>
        <w:pStyle w:val="ListParagraph"/>
        <w:numPr>
          <w:ilvl w:val="1"/>
          <w:numId w:val="16"/>
        </w:numPr>
      </w:pPr>
      <w:r>
        <w:t xml:space="preserve">Maintaining these transitional habitats in estuaries is important for salmon population stability. Therefore, importance of </w:t>
      </w:r>
      <w:r w:rsidR="004313B8">
        <w:t>conservation and restoration</w:t>
      </w:r>
      <w:r w:rsidR="00140BDF">
        <w:t xml:space="preserve"> projects will lik</w:t>
      </w:r>
      <w:r>
        <w:t xml:space="preserve">ely increase as sea levels rise. Understanding </w:t>
      </w:r>
      <w:r w:rsidR="00715E10">
        <w:t>historical</w:t>
      </w:r>
      <w:r>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p>
    <w:p w14:paraId="705D3DB9" w14:textId="41B57EE2" w:rsidR="000C3F87" w:rsidRDefault="004313B8" w:rsidP="004313B8">
      <w:pPr>
        <w:pStyle w:val="ListParagraph"/>
        <w:numPr>
          <w:ilvl w:val="2"/>
          <w:numId w:val="16"/>
        </w:numPr>
      </w:pPr>
      <w:r>
        <w:lastRenderedPageBreak/>
        <w:t>Use of historical datasets</w:t>
      </w:r>
      <w:r w:rsidR="00623488">
        <w:t xml:space="preserve"> to define target conditions may be appropriate over current-day assessments of community composition at ‘reference’ sites.</w:t>
      </w:r>
      <w:r w:rsidR="00715E10">
        <w:t xml:space="preserve"> </w:t>
      </w:r>
    </w:p>
    <w:p w14:paraId="6AD16E34" w14:textId="62B6E644" w:rsidR="00623488" w:rsidRDefault="00623488" w:rsidP="00623488">
      <w:pPr>
        <w:pStyle w:val="ListParagraph"/>
        <w:numPr>
          <w:ilvl w:val="3"/>
          <w:numId w:val="16"/>
        </w:numPr>
      </w:pPr>
      <w:r>
        <w:t>Consideration must be given to species diversity with respect to functional redundancy, as th</w:t>
      </w:r>
      <w:r w:rsidR="00E60FB9">
        <w:t xml:space="preserve">ese community attributes relate to resistance to disturbance and resilience. </w:t>
      </w:r>
    </w:p>
    <w:p w14:paraId="65DA8B87" w14:textId="79E2DAF9" w:rsidR="00C73D34" w:rsidRDefault="00A50052" w:rsidP="00235C27">
      <w:pPr>
        <w:pStyle w:val="ListParagraph"/>
        <w:numPr>
          <w:ilvl w:val="2"/>
          <w:numId w:val="16"/>
        </w:numPr>
      </w:pPr>
      <w:r>
        <w:t>May d</w:t>
      </w:r>
      <w:r w:rsidR="00C73D34">
        <w:t xml:space="preserve">iscuss </w:t>
      </w:r>
      <w:commentRangeStart w:id="32"/>
      <w:r w:rsidR="00C73D34">
        <w:t>key native species lost</w:t>
      </w:r>
      <w:commentRangeEnd w:id="32"/>
      <w:r w:rsidR="0029101D">
        <w:rPr>
          <w:rStyle w:val="CommentReference"/>
        </w:rPr>
        <w:commentReference w:id="32"/>
      </w:r>
      <w:r w:rsidR="00C73D34">
        <w:t xml:space="preserve">, with particular attention to blue-listed species such as Henderson’s </w:t>
      </w:r>
      <w:proofErr w:type="spellStart"/>
      <w:r w:rsidR="00C73D34">
        <w:t>checkermallow</w:t>
      </w:r>
      <w:proofErr w:type="spellEnd"/>
      <w:r w:rsidR="00C73D34">
        <w:t xml:space="preserve"> (</w:t>
      </w:r>
      <w:r w:rsidR="00C73D34" w:rsidRPr="00FF4F6C">
        <w:rPr>
          <w:i/>
        </w:rPr>
        <w:t>Sidalcea hendersonii</w:t>
      </w:r>
      <w:r w:rsidR="00C73D34">
        <w:t>, globally nearly exclusive to the lower Fraser River Estuary), and pointed rush (</w:t>
      </w:r>
      <w:r w:rsidR="00C73D34" w:rsidRPr="00FF4F6C">
        <w:rPr>
          <w:i/>
        </w:rPr>
        <w:t xml:space="preserve">Juncus </w:t>
      </w:r>
      <w:proofErr w:type="spellStart"/>
      <w:r w:rsidR="00C73D34" w:rsidRPr="00FF4F6C">
        <w:rPr>
          <w:i/>
        </w:rPr>
        <w:t>oxymeris</w:t>
      </w:r>
      <w:proofErr w:type="spellEnd"/>
      <w:r w:rsidR="00C73D34">
        <w:t>, locally abundant but limited range within Fraser River Estuary)</w:t>
      </w:r>
      <w:r w:rsidR="00995248">
        <w:t xml:space="preserve"> </w:t>
      </w:r>
      <w:r w:rsidR="00995248" w:rsidRPr="00995248">
        <w:rPr>
          <w:rFonts w:ascii="Calibri" w:hAnsi="Calibri" w:cs="Calibri"/>
        </w:rPr>
        <w:t>(</w:t>
      </w:r>
      <w:proofErr w:type="spellStart"/>
      <w:r w:rsidR="00995248" w:rsidRPr="00995248">
        <w:rPr>
          <w:rFonts w:ascii="Calibri" w:hAnsi="Calibri" w:cs="Calibri"/>
        </w:rPr>
        <w:t>Lomer</w:t>
      </w:r>
      <w:proofErr w:type="spellEnd"/>
      <w:r w:rsidR="00995248" w:rsidRPr="00995248">
        <w:rPr>
          <w:rFonts w:ascii="Calibri" w:hAnsi="Calibri" w:cs="Calibri"/>
        </w:rPr>
        <w:t>, 2021)</w:t>
      </w:r>
      <w:r w:rsidR="00C73D34">
        <w:t xml:space="preserve">. </w:t>
      </w:r>
    </w:p>
    <w:p w14:paraId="61802852" w14:textId="77777777" w:rsidR="000D4503" w:rsidRDefault="000D4503" w:rsidP="000D4503"/>
    <w:p w14:paraId="74BD626A" w14:textId="77777777" w:rsidR="00B24004" w:rsidRDefault="00B24004" w:rsidP="00B24004">
      <w:pPr>
        <w:pStyle w:val="ListParagraph"/>
        <w:numPr>
          <w:ilvl w:val="0"/>
          <w:numId w:val="11"/>
        </w:numPr>
      </w:pPr>
      <w:r>
        <w:t xml:space="preserve">Discussion of inference limitations, and strengths of comparisons. </w:t>
      </w:r>
    </w:p>
    <w:p w14:paraId="20757ECF" w14:textId="77777777" w:rsidR="00B24004" w:rsidRDefault="00B24004" w:rsidP="00B24004">
      <w:pPr>
        <w:pStyle w:val="ListParagraph"/>
        <w:numPr>
          <w:ilvl w:val="1"/>
          <w:numId w:val="11"/>
        </w:numPr>
      </w:pPr>
      <w:r>
        <w:t xml:space="preserve">Acknowledge transect relocation and sampling method likely alters results, however still provides a ‘snapshot’ of marsh-wide conditions along a major tidal channel. </w:t>
      </w:r>
    </w:p>
    <w:p w14:paraId="568EA03E" w14:textId="6F697DF3" w:rsidR="00B24004" w:rsidRDefault="00B24004" w:rsidP="00B24004">
      <w:pPr>
        <w:pStyle w:val="ListParagraph"/>
        <w:numPr>
          <w:ilvl w:val="2"/>
          <w:numId w:val="11"/>
        </w:numPr>
      </w:pPr>
      <w:r>
        <w:t xml:space="preserve">Plots were subjectively placed based on perceived changes in species composition, or every 10 m when no change was discernable. This means that assemblages characterized by key species, such as the Fescue group, should be proportionately represented in the data. If plots were laid strictly at the same distance along the tape (as was done in 1999), proportional representation of assemblages may be skewed depending on spatial shifts. </w:t>
      </w:r>
    </w:p>
    <w:p w14:paraId="2615BE4E" w14:textId="77777777" w:rsidR="00AA097D" w:rsidRDefault="00D16117" w:rsidP="00D16117">
      <w:pPr>
        <w:pStyle w:val="ListParagraph"/>
        <w:numPr>
          <w:ilvl w:val="1"/>
          <w:numId w:val="11"/>
        </w:numPr>
      </w:pPr>
      <w:r>
        <w:t xml:space="preserve">Cannot over-interpret turnover. </w:t>
      </w:r>
    </w:p>
    <w:p w14:paraId="3D11CE16" w14:textId="537A4D79" w:rsidR="00D16117" w:rsidRDefault="00D16117" w:rsidP="00AA097D">
      <w:pPr>
        <w:pStyle w:val="ListParagraph"/>
        <w:numPr>
          <w:ilvl w:val="2"/>
          <w:numId w:val="11"/>
        </w:numPr>
      </w:pPr>
      <w:r>
        <w:t xml:space="preserve">Three timepoints does not show variation in </w:t>
      </w:r>
      <w:r w:rsidR="00AA097D">
        <w:t xml:space="preserve">population dynamics over time, thus inferences of species dominance or trends in species gained/lost cannot be explicitly made. However, this snapshot is useful for observing coarse patterns of species shifts, and can be used to refine </w:t>
      </w:r>
      <w:r w:rsidR="00E15471">
        <w:t xml:space="preserve">future questions such as identifying which assemblages may </w:t>
      </w:r>
      <w:r w:rsidR="00045C36">
        <w:t>have greater</w:t>
      </w:r>
      <w:r w:rsidR="00AF6F9D">
        <w:t xml:space="preserve"> turnover</w:t>
      </w:r>
      <w:r w:rsidR="00045C36">
        <w:t xml:space="preserve"> </w:t>
      </w:r>
      <w:r w:rsidR="00AF6F9D">
        <w:t>variability</w:t>
      </w:r>
      <w:r w:rsidR="00E15471">
        <w:t xml:space="preserve">. </w:t>
      </w:r>
    </w:p>
    <w:p w14:paraId="70367898" w14:textId="77777777" w:rsidR="00B24004" w:rsidRDefault="00B24004" w:rsidP="00B24004">
      <w:pPr>
        <w:pStyle w:val="ListParagraph"/>
      </w:pPr>
    </w:p>
    <w:p w14:paraId="287112D1" w14:textId="06D96948" w:rsidR="00C73D34" w:rsidRDefault="00B24004" w:rsidP="000D4503">
      <w:pPr>
        <w:pStyle w:val="ListParagraph"/>
        <w:numPr>
          <w:ilvl w:val="0"/>
          <w:numId w:val="15"/>
        </w:numPr>
      </w:pPr>
      <w:r>
        <w:t xml:space="preserve">M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343F068F" w14:textId="7BD3FA85" w:rsidR="008246B7" w:rsidRDefault="000F3F96" w:rsidP="000D4503">
      <w:pPr>
        <w:pStyle w:val="ListParagraph"/>
        <w:numPr>
          <w:ilvl w:val="1"/>
          <w:numId w:val="15"/>
        </w:numPr>
      </w:pPr>
      <w:r>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t xml:space="preserve">Effects from either of these processes would lead to more saturated patches within the marsh, which would drive prevalence of Bogbean assemblage. </w:t>
      </w:r>
    </w:p>
    <w:p w14:paraId="37A8FDAE" w14:textId="77777777" w:rsidR="008246B7" w:rsidRDefault="000F3F96" w:rsidP="008246B7">
      <w:pPr>
        <w:pStyle w:val="ListParagraph"/>
        <w:numPr>
          <w:ilvl w:val="2"/>
          <w:numId w:val="15"/>
        </w:numPr>
      </w:pPr>
      <w:r>
        <w:t xml:space="preserve">Bogbean was the only assemblage with greater number of plots identified by cluster analysis in 2019, suggesting that marsh-wide prevalence of this assemblage could be increasing. </w:t>
      </w:r>
    </w:p>
    <w:p w14:paraId="12F7B9B9" w14:textId="5D6249EB" w:rsidR="00810720" w:rsidRDefault="008246B7" w:rsidP="00E1495F">
      <w:pPr>
        <w:pStyle w:val="ListParagraph"/>
        <w:numPr>
          <w:ilvl w:val="2"/>
          <w:numId w:val="15"/>
        </w:numPr>
      </w:pPr>
      <w:r>
        <w:lastRenderedPageBreak/>
        <w:t xml:space="preserve">These edaphic shifts may also be driving homogenization and disappearance of species </w:t>
      </w:r>
      <w:r w:rsidR="002A3848">
        <w:t>across all</w:t>
      </w:r>
      <w:r>
        <w:t xml:space="preserve"> assemblages, as fewer species are able to tolerate increasingly saturated conditions. </w:t>
      </w:r>
      <w:r w:rsidR="000F3F96">
        <w:t xml:space="preserve"> </w:t>
      </w:r>
    </w:p>
    <w:p w14:paraId="5EE23DFE" w14:textId="383392DB" w:rsidR="00C73D34" w:rsidRDefault="00607741" w:rsidP="000D4503">
      <w:pPr>
        <w:pStyle w:val="ListParagraph"/>
        <w:numPr>
          <w:ilvl w:val="2"/>
          <w:numId w:val="15"/>
        </w:numPr>
      </w:pPr>
      <w:r>
        <w:t>May</w:t>
      </w:r>
      <w:r w:rsidR="00C73D34">
        <w:t xml:space="preserve"> </w:t>
      </w:r>
      <w:r w:rsidR="00A51A9A">
        <w:t xml:space="preserve">also </w:t>
      </w:r>
      <w:r w:rsidR="00C73D34">
        <w:t>suggest</w:t>
      </w:r>
      <w:r w:rsidR="00A51A9A">
        <w:t xml:space="preserve"> importance of dendritic channels</w:t>
      </w:r>
      <w:r w:rsidR="00810720">
        <w:t xml:space="preserve">: stability of channels </w:t>
      </w:r>
      <w:r w:rsidR="00C73D34">
        <w:t>may provide mechanistic insight to drivers of microsite edaphic conditions</w:t>
      </w:r>
      <w:r w:rsidR="00AA24C1">
        <w:t xml:space="preserve"> and entry points of invasive species into the community</w:t>
      </w:r>
      <w:r w:rsidR="00C73D34">
        <w:t>.</w:t>
      </w:r>
      <w:r w:rsidR="00AA24C1">
        <w:t xml:space="preserve"> </w:t>
      </w:r>
    </w:p>
    <w:p w14:paraId="79F2E6D3" w14:textId="3DBBC503" w:rsidR="00E1495F" w:rsidRDefault="00E1495F" w:rsidP="00E1495F">
      <w:pPr>
        <w:pStyle w:val="ListParagraph"/>
        <w:numPr>
          <w:ilvl w:val="1"/>
          <w:numId w:val="15"/>
        </w:numPr>
      </w:pPr>
      <w:r>
        <w:t>Recruitment of new species is dependent on many factors. Regional pools of propagules</w:t>
      </w:r>
      <w:r w:rsidR="00D57B41">
        <w:t xml:space="preserve"> (seeds, clonal fragments)</w:t>
      </w:r>
      <w:r>
        <w:t xml:space="preserve"> are required to disperse into a site</w:t>
      </w:r>
      <w:r w:rsidR="00D57B41">
        <w:t>, and suitable conditions must exist to recruit the propagules into the population</w:t>
      </w:r>
      <w:r>
        <w:t xml:space="preserve">.  </w:t>
      </w:r>
    </w:p>
    <w:p w14:paraId="6781D6F5" w14:textId="40F61D34" w:rsidR="00D57B41" w:rsidRDefault="00D57B41" w:rsidP="00D57B41">
      <w:pPr>
        <w:pStyle w:val="ListParagraph"/>
        <w:numPr>
          <w:ilvl w:val="2"/>
          <w:numId w:val="15"/>
        </w:numPr>
      </w:pPr>
      <w:r>
        <w:t xml:space="preserve">If remnant habitats such as Ladner Marsh are becoming more homogenous, species diversity is being lost from the dispersal network. </w:t>
      </w:r>
    </w:p>
    <w:p w14:paraId="3CCB2F74" w14:textId="302FF517" w:rsidR="00AA24C1" w:rsidRDefault="00AA24C1" w:rsidP="00D57B41">
      <w:pPr>
        <w:pStyle w:val="ListParagraph"/>
        <w:numPr>
          <w:ilvl w:val="2"/>
          <w:numId w:val="15"/>
        </w:numPr>
      </w:pPr>
      <w:r>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7B92F342" w14:textId="77777777" w:rsidR="0064149B" w:rsidRDefault="0064149B" w:rsidP="0064149B"/>
    <w:p w14:paraId="1DA1536D" w14:textId="77777777" w:rsidR="004645C0" w:rsidRDefault="0064149B" w:rsidP="00C73D34">
      <w:pPr>
        <w:pStyle w:val="ListParagraph"/>
        <w:numPr>
          <w:ilvl w:val="0"/>
          <w:numId w:val="11"/>
        </w:numPr>
      </w:pPr>
      <w:r>
        <w:t xml:space="preserve">Broader impacts &amp; </w:t>
      </w:r>
      <w:r w:rsidR="004645C0">
        <w:t xml:space="preserve">recommendations. </w:t>
      </w:r>
    </w:p>
    <w:p w14:paraId="0D82EE54" w14:textId="06845443" w:rsidR="00C73D34" w:rsidRDefault="00C73D34" w:rsidP="004645C0">
      <w:pPr>
        <w:pStyle w:val="ListParagraph"/>
        <w:numPr>
          <w:ilvl w:val="0"/>
          <w:numId w:val="15"/>
        </w:numPr>
      </w:pPr>
      <w:r>
        <w:t xml:space="preserve">Conservation and restoration of TFMs is a management priority (e.g., Canada’s Sea Level Rise Adaptation programs &amp; major funding given to BC SRIF/CRF for salmonid habitat). </w:t>
      </w:r>
    </w:p>
    <w:p w14:paraId="72FDD5F1" w14:textId="77777777" w:rsidR="00C73D34" w:rsidRDefault="00C73D34" w:rsidP="004645C0">
      <w:pPr>
        <w:pStyle w:val="ListParagraph"/>
        <w:numPr>
          <w:ilvl w:val="1"/>
          <w:numId w:val="15"/>
        </w:numPr>
      </w:pPr>
      <w:r>
        <w:t xml:space="preserve">Major objectives of these programs focus on habitat creation, with success targeted on 50-100-year horizons. </w:t>
      </w:r>
    </w:p>
    <w:p w14:paraId="0F057F0E" w14:textId="77777777" w:rsidR="00C73D34" w:rsidRDefault="00C73D34" w:rsidP="004645C0">
      <w:pPr>
        <w:pStyle w:val="ListParagraph"/>
        <w:numPr>
          <w:ilvl w:val="1"/>
          <w:numId w:val="15"/>
        </w:numPr>
      </w:pPr>
      <w:r>
        <w:t xml:space="preserve">Sites with a longer conservation history, such as the South Arm Marshes WMA are often used as ‘reference’ conditions for evaluating restoration success. </w:t>
      </w:r>
    </w:p>
    <w:p w14:paraId="60E80357" w14:textId="2615478E" w:rsidR="00C73D34" w:rsidRDefault="00C73D34" w:rsidP="004645C0">
      <w:pPr>
        <w:pStyle w:val="ListParagraph"/>
        <w:numPr>
          <w:ilvl w:val="1"/>
          <w:numId w:val="15"/>
        </w:numPr>
      </w:pPr>
      <w:r>
        <w:t xml:space="preserve">Therefore, it is important to understand what plant community stability looks like in TFMs, and whether remnant TFMs used as reference are persisting over these timescales. </w:t>
      </w:r>
    </w:p>
    <w:p w14:paraId="76EC648E" w14:textId="77777777" w:rsidR="00C73D34" w:rsidRDefault="00C73D34" w:rsidP="0066777E"/>
    <w:p w14:paraId="519CECE6" w14:textId="61A1E75C" w:rsidR="00E15E1A" w:rsidRDefault="00E15E1A" w:rsidP="00E15E1A"/>
    <w:p w14:paraId="1B35AF9B" w14:textId="759E9875" w:rsidR="00E15E1A" w:rsidRDefault="00E15E1A" w:rsidP="00E15E1A"/>
    <w:p w14:paraId="604BC7D3" w14:textId="77777777" w:rsidR="00E15E1A" w:rsidRDefault="00E15E1A" w:rsidP="0066777E"/>
    <w:p w14:paraId="033C2949" w14:textId="0CA28971" w:rsidR="00340BB0" w:rsidRDefault="00340BB0">
      <w:r>
        <w:br w:type="page"/>
      </w:r>
    </w:p>
    <w:p w14:paraId="527F62BB" w14:textId="1144F127" w:rsidR="00D81CB7" w:rsidRDefault="00340BB0" w:rsidP="00340BB0">
      <w:pPr>
        <w:pStyle w:val="Heading1"/>
      </w:pPr>
      <w:r>
        <w:lastRenderedPageBreak/>
        <w:t>Literature Cited</w:t>
      </w:r>
    </w:p>
    <w:p w14:paraId="1C600096" w14:textId="32E3CF24" w:rsidR="00995248" w:rsidRPr="00995248" w:rsidRDefault="00995248" w:rsidP="00995248">
      <w:pPr>
        <w:pStyle w:val="Bibliography"/>
        <w:rPr>
          <w:rFonts w:ascii="Calibri" w:hAnsi="Calibri" w:cs="Calibri"/>
        </w:rPr>
      </w:pPr>
      <w:r w:rsidRPr="00995248">
        <w:rPr>
          <w:rFonts w:ascii="Calibri" w:hAnsi="Calibri" w:cs="Calibri"/>
        </w:rPr>
        <w:t xml:space="preserve">Bai, Y., Han, X., Wu, J., Chen, Z., &amp; Li, L. (2004). Ecosystem stability and compensatory effects in the Inner Mongolia grassland. </w:t>
      </w:r>
      <w:r w:rsidRPr="00995248">
        <w:rPr>
          <w:rFonts w:ascii="Calibri" w:hAnsi="Calibri" w:cs="Calibri"/>
          <w:i/>
          <w:iCs/>
        </w:rPr>
        <w:t>Nature</w:t>
      </w:r>
      <w:r w:rsidRPr="00995248">
        <w:rPr>
          <w:rFonts w:ascii="Calibri" w:hAnsi="Calibri" w:cs="Calibri"/>
        </w:rPr>
        <w:t xml:space="preserve">, </w:t>
      </w:r>
      <w:r w:rsidRPr="00995248">
        <w:rPr>
          <w:rFonts w:ascii="Calibri" w:hAnsi="Calibri" w:cs="Calibri"/>
          <w:i/>
          <w:iCs/>
        </w:rPr>
        <w:t>431</w:t>
      </w:r>
      <w:r w:rsidRPr="00995248">
        <w:rPr>
          <w:rFonts w:ascii="Calibri" w:hAnsi="Calibri" w:cs="Calibri"/>
        </w:rPr>
        <w:t>, 181–184.</w:t>
      </w:r>
    </w:p>
    <w:p w14:paraId="2A033D7B" w14:textId="77777777" w:rsidR="00995248" w:rsidRPr="00995248" w:rsidRDefault="00995248" w:rsidP="00995248">
      <w:pPr>
        <w:pStyle w:val="Bibliography"/>
        <w:rPr>
          <w:rFonts w:ascii="Calibri" w:hAnsi="Calibri" w:cs="Calibri"/>
        </w:rPr>
      </w:pPr>
      <w:r w:rsidRPr="00995248">
        <w:rPr>
          <w:rFonts w:ascii="Calibri" w:hAnsi="Calibri" w:cs="Calibri"/>
        </w:rPr>
        <w:t xml:space="preserve">Bradfield, G. E., &amp; Porter, G. L. (1982). Vegetation structure and diversity components of a Fraser estuary tidal marsh. </w:t>
      </w:r>
      <w:r w:rsidRPr="00995248">
        <w:rPr>
          <w:rFonts w:ascii="Calibri" w:hAnsi="Calibri" w:cs="Calibri"/>
          <w:i/>
          <w:iCs/>
        </w:rPr>
        <w:t>Canadian Journal of Botany</w:t>
      </w:r>
      <w:r w:rsidRPr="00995248">
        <w:rPr>
          <w:rFonts w:ascii="Calibri" w:hAnsi="Calibri" w:cs="Calibri"/>
        </w:rPr>
        <w:t xml:space="preserve">, </w:t>
      </w:r>
      <w:r w:rsidRPr="00995248">
        <w:rPr>
          <w:rFonts w:ascii="Calibri" w:hAnsi="Calibri" w:cs="Calibri"/>
          <w:i/>
          <w:iCs/>
        </w:rPr>
        <w:t>60</w:t>
      </w:r>
      <w:r w:rsidRPr="00995248">
        <w:rPr>
          <w:rFonts w:ascii="Calibri" w:hAnsi="Calibri" w:cs="Calibri"/>
        </w:rPr>
        <w:t>, 440–451.</w:t>
      </w:r>
    </w:p>
    <w:p w14:paraId="595A59FE" w14:textId="77777777" w:rsidR="00995248" w:rsidRPr="00995248" w:rsidRDefault="00995248" w:rsidP="00995248">
      <w:pPr>
        <w:pStyle w:val="Bibliography"/>
        <w:rPr>
          <w:rFonts w:ascii="Calibri" w:hAnsi="Calibri" w:cs="Calibri"/>
        </w:rPr>
      </w:pPr>
      <w:proofErr w:type="spellStart"/>
      <w:r w:rsidRPr="00995248">
        <w:rPr>
          <w:rFonts w:ascii="Calibri" w:hAnsi="Calibri" w:cs="Calibri"/>
        </w:rPr>
        <w:t>Denoth</w:t>
      </w:r>
      <w:proofErr w:type="spellEnd"/>
      <w:r w:rsidRPr="00995248">
        <w:rPr>
          <w:rFonts w:ascii="Calibri" w:hAnsi="Calibri" w:cs="Calibri"/>
        </w:rPr>
        <w:t xml:space="preserve">, M., &amp; Myers, J. H. (2007). Competition between </w:t>
      </w:r>
      <w:proofErr w:type="spellStart"/>
      <w:r w:rsidRPr="00995248">
        <w:rPr>
          <w:rFonts w:ascii="Calibri" w:hAnsi="Calibri" w:cs="Calibri"/>
        </w:rPr>
        <w:t>Lythrum</w:t>
      </w:r>
      <w:proofErr w:type="spellEnd"/>
      <w:r w:rsidRPr="00995248">
        <w:rPr>
          <w:rFonts w:ascii="Calibri" w:hAnsi="Calibri" w:cs="Calibri"/>
        </w:rPr>
        <w:t xml:space="preserve"> </w:t>
      </w:r>
      <w:proofErr w:type="spellStart"/>
      <w:r w:rsidRPr="00995248">
        <w:rPr>
          <w:rFonts w:ascii="Calibri" w:hAnsi="Calibri" w:cs="Calibri"/>
        </w:rPr>
        <w:t>salicaria</w:t>
      </w:r>
      <w:proofErr w:type="spellEnd"/>
      <w:r w:rsidRPr="00995248">
        <w:rPr>
          <w:rFonts w:ascii="Calibri" w:hAnsi="Calibri" w:cs="Calibri"/>
        </w:rPr>
        <w:t xml:space="preserve"> and a rare species: Combining evidence from experiments and long-term monitoring. </w:t>
      </w:r>
      <w:r w:rsidRPr="00995248">
        <w:rPr>
          <w:rFonts w:ascii="Calibri" w:hAnsi="Calibri" w:cs="Calibri"/>
          <w:i/>
          <w:iCs/>
        </w:rPr>
        <w:t>Plant Ecology</w:t>
      </w:r>
      <w:r w:rsidRPr="00995248">
        <w:rPr>
          <w:rFonts w:ascii="Calibri" w:hAnsi="Calibri" w:cs="Calibri"/>
        </w:rPr>
        <w:t xml:space="preserve">, </w:t>
      </w:r>
      <w:r w:rsidRPr="00995248">
        <w:rPr>
          <w:rFonts w:ascii="Calibri" w:hAnsi="Calibri" w:cs="Calibri"/>
          <w:i/>
          <w:iCs/>
        </w:rPr>
        <w:t>191</w:t>
      </w:r>
      <w:r w:rsidRPr="00995248">
        <w:rPr>
          <w:rFonts w:ascii="Calibri" w:hAnsi="Calibri" w:cs="Calibri"/>
        </w:rPr>
        <w:t>, 153–161.</w:t>
      </w:r>
    </w:p>
    <w:p w14:paraId="7A3B5BF5" w14:textId="653E1E61" w:rsidR="00995248" w:rsidRPr="00995248" w:rsidRDefault="00995248" w:rsidP="00995248">
      <w:pPr>
        <w:pStyle w:val="Bibliography"/>
        <w:rPr>
          <w:rFonts w:ascii="Calibri" w:hAnsi="Calibri" w:cs="Calibri"/>
        </w:rPr>
      </w:pPr>
      <w:proofErr w:type="spellStart"/>
      <w:r w:rsidRPr="00995248">
        <w:rPr>
          <w:rFonts w:ascii="Calibri" w:hAnsi="Calibri" w:cs="Calibri"/>
        </w:rPr>
        <w:t>Lomer</w:t>
      </w:r>
      <w:proofErr w:type="spellEnd"/>
      <w:r w:rsidRPr="00995248">
        <w:rPr>
          <w:rFonts w:ascii="Calibri" w:hAnsi="Calibri" w:cs="Calibri"/>
        </w:rPr>
        <w:t xml:space="preserve">, F. (2021). Rare Plants of the Fraser Valley. In B. </w:t>
      </w:r>
      <w:proofErr w:type="spellStart"/>
      <w:r w:rsidRPr="00995248">
        <w:rPr>
          <w:rFonts w:ascii="Calibri" w:hAnsi="Calibri" w:cs="Calibri"/>
        </w:rPr>
        <w:t>Klinkenberg</w:t>
      </w:r>
      <w:proofErr w:type="spellEnd"/>
      <w:r w:rsidRPr="00995248">
        <w:rPr>
          <w:rFonts w:ascii="Calibri" w:hAnsi="Calibri" w:cs="Calibri"/>
        </w:rPr>
        <w:t xml:space="preserve"> (Ed.), </w:t>
      </w:r>
      <w:r w:rsidRPr="00995248">
        <w:rPr>
          <w:rFonts w:ascii="Calibri" w:hAnsi="Calibri" w:cs="Calibri"/>
          <w:i/>
          <w:iCs/>
        </w:rPr>
        <w:t>E-Flora BC: Electronic Atlas of the Flora of British Columbia [eflora.bc.ca]</w:t>
      </w:r>
      <w:r w:rsidRPr="00995248">
        <w:rPr>
          <w:rFonts w:ascii="Calibri" w:hAnsi="Calibri" w:cs="Calibri"/>
        </w:rPr>
        <w:t>. Vancouver</w:t>
      </w:r>
      <w:r w:rsidR="00496DDE">
        <w:rPr>
          <w:rFonts w:ascii="Calibri" w:hAnsi="Calibri" w:cs="Calibri"/>
        </w:rPr>
        <w:t>, Canada</w:t>
      </w:r>
      <w:r w:rsidRPr="00995248">
        <w:rPr>
          <w:rFonts w:ascii="Calibri" w:hAnsi="Calibri" w:cs="Calibri"/>
        </w:rPr>
        <w:t>: Lab for Advanced Spatial Analysis, Department of Geography</w:t>
      </w:r>
      <w:r w:rsidR="00990A72">
        <w:rPr>
          <w:rFonts w:ascii="Calibri" w:hAnsi="Calibri" w:cs="Calibri"/>
        </w:rPr>
        <w:t xml:space="preserve">, </w:t>
      </w:r>
      <w:r w:rsidR="00990A72" w:rsidRPr="00995248">
        <w:rPr>
          <w:rFonts w:ascii="Calibri" w:hAnsi="Calibri" w:cs="Calibri"/>
        </w:rPr>
        <w:t>University of British Columbia</w:t>
      </w:r>
      <w:r w:rsidRPr="00995248">
        <w:rPr>
          <w:rFonts w:ascii="Calibri" w:hAnsi="Calibri" w:cs="Calibri"/>
        </w:rPr>
        <w:t>.</w:t>
      </w:r>
      <w:r w:rsidR="009B7734">
        <w:rPr>
          <w:rFonts w:ascii="Calibri" w:hAnsi="Calibri" w:cs="Calibri"/>
        </w:rPr>
        <w:t xml:space="preserve"> [Accessed January 16, 2022</w:t>
      </w:r>
      <w:r w:rsidR="006E6E32">
        <w:rPr>
          <w:rFonts w:ascii="Calibri" w:hAnsi="Calibri" w:cs="Calibri"/>
        </w:rPr>
        <w:t>]</w:t>
      </w:r>
    </w:p>
    <w:p w14:paraId="5243BB6A" w14:textId="77777777" w:rsidR="00995248" w:rsidRPr="00995248" w:rsidRDefault="00995248" w:rsidP="00995248">
      <w:pPr>
        <w:pStyle w:val="Bibliography"/>
        <w:rPr>
          <w:rFonts w:ascii="Calibri" w:hAnsi="Calibri" w:cs="Calibri"/>
        </w:rPr>
      </w:pPr>
      <w:r w:rsidRPr="00995248">
        <w:rPr>
          <w:rFonts w:ascii="Calibri" w:hAnsi="Calibri" w:cs="Calibri"/>
        </w:rPr>
        <w:t xml:space="preserve">Tilman, D., Reich, P. B., &amp; Knops, J. M. H. (2006). Biodiversity and ecosystem stability in a decade-long grassland experiment. </w:t>
      </w:r>
      <w:r w:rsidRPr="00995248">
        <w:rPr>
          <w:rFonts w:ascii="Calibri" w:hAnsi="Calibri" w:cs="Calibri"/>
          <w:i/>
          <w:iCs/>
        </w:rPr>
        <w:t>Nature</w:t>
      </w:r>
      <w:r w:rsidRPr="00995248">
        <w:rPr>
          <w:rFonts w:ascii="Calibri" w:hAnsi="Calibri" w:cs="Calibri"/>
        </w:rPr>
        <w:t xml:space="preserve">, </w:t>
      </w:r>
      <w:r w:rsidRPr="00995248">
        <w:rPr>
          <w:rFonts w:ascii="Calibri" w:hAnsi="Calibri" w:cs="Calibri"/>
          <w:i/>
          <w:iCs/>
        </w:rPr>
        <w:t>441</w:t>
      </w:r>
      <w:r w:rsidRPr="00995248">
        <w:rPr>
          <w:rFonts w:ascii="Calibri" w:hAnsi="Calibri" w:cs="Calibri"/>
        </w:rPr>
        <w:t>, 629–632.</w:t>
      </w:r>
    </w:p>
    <w:p w14:paraId="1CE4119A" w14:textId="521DFEE3" w:rsidR="00340BB0" w:rsidRDefault="00340BB0" w:rsidP="00340BB0"/>
    <w:p w14:paraId="63C82C9E" w14:textId="1164A7A8" w:rsidR="007D7FC0" w:rsidRDefault="007D7FC0" w:rsidP="00340BB0"/>
    <w:p w14:paraId="5D808DFA" w14:textId="27D3A7A2" w:rsidR="007D7FC0" w:rsidRDefault="007D7FC0" w:rsidP="00340BB0"/>
    <w:p w14:paraId="7DD2B655" w14:textId="17A9DBD5" w:rsidR="007D7FC0" w:rsidRDefault="007D7FC0">
      <w:r>
        <w:br w:type="page"/>
      </w:r>
    </w:p>
    <w:p w14:paraId="6A634515" w14:textId="67309B79" w:rsidR="007D7FC0" w:rsidRDefault="007D7FC0" w:rsidP="007D7FC0">
      <w:pPr>
        <w:pStyle w:val="Heading1"/>
      </w:pPr>
      <w:r>
        <w:lastRenderedPageBreak/>
        <w:t>Supplemental</w:t>
      </w:r>
    </w:p>
    <w:p w14:paraId="4EC95476" w14:textId="1CBA151A" w:rsidR="00F222C0" w:rsidRDefault="00F222C0" w:rsidP="00F222C0"/>
    <w:p w14:paraId="29C83EF1" w14:textId="02237BBF" w:rsidR="00F222C0" w:rsidRDefault="00F222C0" w:rsidP="00F222C0"/>
    <w:p w14:paraId="264EF9D9" w14:textId="71523B94" w:rsidR="00F222C0" w:rsidRDefault="00F222C0" w:rsidP="00F222C0">
      <w:pPr>
        <w:pStyle w:val="Caption"/>
        <w:keepNext/>
      </w:pPr>
      <w:r>
        <w:t xml:space="preserve">Table </w:t>
      </w:r>
      <w:r w:rsidR="00861509">
        <w:fldChar w:fldCharType="begin"/>
      </w:r>
      <w:r w:rsidR="00861509">
        <w:instrText xml:space="preserve"> SEQ Table \* ARABIC </w:instrText>
      </w:r>
      <w:r w:rsidR="00861509">
        <w:fldChar w:fldCharType="separate"/>
      </w:r>
      <w:r w:rsidR="00673842">
        <w:rPr>
          <w:noProof/>
        </w:rPr>
        <w:t>2</w:t>
      </w:r>
      <w:r w:rsidR="00861509">
        <w:rPr>
          <w:noProof/>
        </w:rPr>
        <w:fldChar w:fldCharType="end"/>
      </w:r>
      <w:r>
        <w:t>. Species indicator analysis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626E0FEE" w:rsidR="00F222C0" w:rsidRPr="00F222C0" w:rsidRDefault="0074150F" w:rsidP="00F222C0">
      <w:r>
        <w:rPr>
          <w:noProof/>
        </w:rPr>
        <mc:AlternateContent>
          <mc:Choice Requires="wps">
            <w:drawing>
              <wp:anchor distT="0" distB="0" distL="114300" distR="114300" simplePos="0" relativeHeight="251679744" behindDoc="0" locked="0" layoutInCell="1" allowOverlap="1" wp14:anchorId="334B632C" wp14:editId="649F32CD">
                <wp:simplePos x="0" y="0"/>
                <wp:positionH relativeFrom="column">
                  <wp:posOffset>19050</wp:posOffset>
                </wp:positionH>
                <wp:positionV relativeFrom="paragraph">
                  <wp:posOffset>2414270</wp:posOffset>
                </wp:positionV>
                <wp:extent cx="600075" cy="333375"/>
                <wp:effectExtent l="19050" t="19050" r="28575" b="28575"/>
                <wp:wrapNone/>
                <wp:docPr id="7" name="Rectangle 7"/>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80DD3A" id="Rectangle 7" o:spid="_x0000_s1026" style="position:absolute;margin-left:1.5pt;margin-top:190.1pt;width:47.25pt;height:26.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" filled="f" strokecolor="#4472c4 [3204]" strokeweight="3pt"/>
            </w:pict>
          </mc:Fallback>
        </mc:AlternateContent>
      </w:r>
      <w:r>
        <w:rPr>
          <w:noProof/>
        </w:rPr>
        <mc:AlternateContent>
          <mc:Choice Requires="wps">
            <w:drawing>
              <wp:anchor distT="0" distB="0" distL="114300" distR="114300" simplePos="0" relativeHeight="251678720" behindDoc="0" locked="0" layoutInCell="1" allowOverlap="1" wp14:anchorId="7454C52A" wp14:editId="4A6CD63D">
                <wp:simplePos x="0" y="0"/>
                <wp:positionH relativeFrom="column">
                  <wp:posOffset>38100</wp:posOffset>
                </wp:positionH>
                <wp:positionV relativeFrom="paragraph">
                  <wp:posOffset>1252220</wp:posOffset>
                </wp:positionV>
                <wp:extent cx="600075" cy="333375"/>
                <wp:effectExtent l="19050" t="19050" r="28575" b="28575"/>
                <wp:wrapNone/>
                <wp:docPr id="6" name="Rectangle 6"/>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C7E7B2" id="Rectangle 6" o:spid="_x0000_s1026" style="position:absolute;margin-left:3pt;margin-top:98.6pt;width:47.25pt;height:26.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" filled="f" strokecolor="#ffc000 [3207]" strokeweight="3pt"/>
            </w:pict>
          </mc:Fallback>
        </mc:AlternateContent>
      </w:r>
      <w:r>
        <w:rPr>
          <w:noProof/>
        </w:rPr>
        <mc:AlternateContent>
          <mc:Choice Requires="wps">
            <w:drawing>
              <wp:anchor distT="0" distB="0" distL="114300" distR="114300" simplePos="0" relativeHeight="251677696" behindDoc="0" locked="0" layoutInCell="1" allowOverlap="1" wp14:anchorId="6CE0D2B0" wp14:editId="4C63ADFD">
                <wp:simplePos x="0" y="0"/>
                <wp:positionH relativeFrom="column">
                  <wp:posOffset>28575</wp:posOffset>
                </wp:positionH>
                <wp:positionV relativeFrom="paragraph">
                  <wp:posOffset>499745</wp:posOffset>
                </wp:positionV>
                <wp:extent cx="600075" cy="333375"/>
                <wp:effectExtent l="19050" t="19050" r="28575" b="28575"/>
                <wp:wrapNone/>
                <wp:docPr id="1" name="Rectangle 1"/>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8378A7" id="Rectangle 1" o:spid="_x0000_s1026" style="position:absolute;margin-left:2.25pt;margin-top:39.35pt;width:47.25pt;height:26.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" filled="f" strokecolor="#70ad47 [3209]" strokeweight="3pt"/>
            </w:pict>
          </mc:Fallback>
        </mc:AlternateContent>
      </w:r>
      <w:r w:rsidR="00F222C0" w:rsidRPr="004120DE">
        <w:rPr>
          <w:noProof/>
        </w:rPr>
        <w:drawing>
          <wp:inline distT="0" distB="0" distL="0" distR="0" wp14:anchorId="0BEBB714" wp14:editId="271695DC">
            <wp:extent cx="6400800" cy="3169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400800" cy="3169365"/>
                    </a:xfrm>
                    <a:prstGeom prst="rect">
                      <a:avLst/>
                    </a:prstGeom>
                    <a:noFill/>
                    <a:ln>
                      <a:noFill/>
                    </a:ln>
                  </pic:spPr>
                </pic:pic>
              </a:graphicData>
            </a:graphic>
          </wp:inline>
        </w:drawing>
      </w:r>
    </w:p>
    <w:sectPr w:rsidR="00F222C0" w:rsidRPr="00F222C0" w:rsidSect="00742ECA">
      <w:headerReference w:type="default" r:id="rId25"/>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1-20T15:01:00Z" w:initials="SLL">
    <w:p w14:paraId="3FF0EFDE" w14:textId="7D4C91CE" w:rsidR="000D0EFF" w:rsidRDefault="000D0EFF">
      <w:pPr>
        <w:pStyle w:val="CommentText"/>
      </w:pPr>
      <w:r>
        <w:rPr>
          <w:rStyle w:val="CommentReference"/>
        </w:rPr>
        <w:annotationRef/>
      </w:r>
      <w:r>
        <w:t>Should this be focused on SLR because emphasis will be in estuary? Community shifts will be driven along an elevation gradient</w:t>
      </w:r>
    </w:p>
  </w:comment>
  <w:comment w:id="1" w:author="Stefanie Lane" w:date="2022-01-20T14:59:00Z" w:initials="SLL">
    <w:p w14:paraId="5AB78E8D" w14:textId="0AB3D47D" w:rsidR="000D0EFF" w:rsidRDefault="000D0EFF">
      <w:pPr>
        <w:pStyle w:val="CommentText"/>
      </w:pPr>
      <w:r>
        <w:rPr>
          <w:rStyle w:val="CommentReference"/>
        </w:rPr>
        <w:annotationRef/>
      </w:r>
      <w:r>
        <w:t>How to state this as ‘ecologically appropriate along a continuum of historical to future climate conditions’?</w:t>
      </w:r>
    </w:p>
  </w:comment>
  <w:comment w:id="2" w:author="Stefanie Lane" w:date="2022-01-20T15:00:00Z" w:initials="SLL">
    <w:p w14:paraId="38877815" w14:textId="5C3D8A56" w:rsidR="000D0EFF" w:rsidRDefault="000D0EFF">
      <w:pPr>
        <w:pStyle w:val="CommentText"/>
      </w:pPr>
      <w:r>
        <w:rPr>
          <w:rStyle w:val="CommentReference"/>
        </w:rPr>
        <w:annotationRef/>
      </w:r>
      <w:r>
        <w:t xml:space="preserve">When historical conditions are appropriate, in anticipation of those communities shifting within the ecosystem as climate change/sea level rise occurs. </w:t>
      </w:r>
    </w:p>
  </w:comment>
  <w:comment w:id="3" w:author="Stefanie Lane" w:date="2022-01-16T13:45:00Z" w:initials="SLL">
    <w:p w14:paraId="216262AF" w14:textId="43190EDF" w:rsidR="000D0EFF" w:rsidRDefault="000D0EFF">
      <w:pPr>
        <w:pStyle w:val="CommentText"/>
      </w:pPr>
      <w:r>
        <w:rPr>
          <w:rStyle w:val="CommentReference"/>
        </w:rPr>
        <w:annotationRef/>
      </w:r>
      <w:r>
        <w:t xml:space="preserve">Better suited to methods? </w:t>
      </w:r>
    </w:p>
  </w:comment>
  <w:comment w:id="4" w:author="Stefanie Lane" w:date="2022-01-25T17:05:00Z" w:initials="SLL">
    <w:p w14:paraId="25019FBC" w14:textId="25D547C3" w:rsidR="000D0EFF" w:rsidRDefault="000D0EFF">
      <w:pPr>
        <w:pStyle w:val="CommentText"/>
      </w:pPr>
      <w:r>
        <w:rPr>
          <w:rStyle w:val="CommentReference"/>
        </w:rPr>
        <w:annotationRef/>
      </w:r>
      <w:r>
        <w:t>Need to standardize # plots per assemblage? (SAR)</w:t>
      </w:r>
    </w:p>
  </w:comment>
  <w:comment w:id="5" w:author="Stefanie Lane" w:date="2022-01-26T15:34:00Z" w:initials="SLL">
    <w:p w14:paraId="64C2B25E" w14:textId="269EA910" w:rsidR="000D0EFF" w:rsidRDefault="000D0EFF">
      <w:pPr>
        <w:pStyle w:val="CommentText"/>
      </w:pPr>
      <w:r>
        <w:rPr>
          <w:rStyle w:val="CommentReference"/>
        </w:rPr>
        <w:annotationRef/>
      </w:r>
      <w:r>
        <w:t>Overall, fescue group far more prevalent in previous years: how to reconcile reduced frequency in 2019?</w:t>
      </w:r>
    </w:p>
  </w:comment>
  <w:comment w:id="6" w:author="Stefanie Lane" w:date="2022-02-02T09:20:00Z" w:initials="SLL">
    <w:p w14:paraId="2817721B" w14:textId="64D39447" w:rsidR="000D0EFF" w:rsidRDefault="000D0EFF">
      <w:pPr>
        <w:pStyle w:val="CommentText"/>
      </w:pPr>
      <w:r>
        <w:rPr>
          <w:rStyle w:val="CommentReference"/>
        </w:rPr>
        <w:annotationRef/>
      </w:r>
      <w:r>
        <w:t>Think about how to test influence of losing plots: randomly select plots w/I community type, rerun subsets of analysis to see if there’s a difference = SUPPLEMENT</w:t>
      </w:r>
    </w:p>
  </w:comment>
  <w:comment w:id="7" w:author="Stefanie Lane" w:date="2022-02-02T09:10:00Z" w:initials="SLL">
    <w:p w14:paraId="1FB82C8A" w14:textId="6E9922B0" w:rsidR="000D0EFF" w:rsidRDefault="000D0EFF">
      <w:pPr>
        <w:pStyle w:val="CommentText"/>
      </w:pPr>
      <w:r>
        <w:rPr>
          <w:rStyle w:val="CommentReference"/>
        </w:rPr>
        <w:annotationRef/>
      </w:r>
      <w:r>
        <w:t>What is the plain English explanation of the ecological pattern you want to see w/ these metrics</w:t>
      </w:r>
    </w:p>
  </w:comment>
  <w:comment w:id="8" w:author="Stefanie Lane" w:date="2022-02-02T09:06:00Z" w:initials="SLL">
    <w:p w14:paraId="0D3E197E" w14:textId="6C106C99" w:rsidR="000D0EFF" w:rsidRDefault="000D0EFF">
      <w:pPr>
        <w:pStyle w:val="CommentText"/>
      </w:pPr>
      <w:r>
        <w:rPr>
          <w:rStyle w:val="CommentReference"/>
        </w:rPr>
        <w:annotationRef/>
      </w:r>
      <w:r>
        <w:t xml:space="preserve">Explain: used so could directly compare w/ original. Also ran w/ Bray-Curtis &amp; didn’t see anything dramatically different. Acknowledge Euclidean is atypical for community differences, but doesn’t make a difference. </w:t>
      </w:r>
    </w:p>
  </w:comment>
  <w:comment w:id="9" w:author="Stefanie Lane" w:date="2022-01-25T17:10:00Z" w:initials="SLL">
    <w:p w14:paraId="5BEFDC3D" w14:textId="3A432146" w:rsidR="000D0EFF" w:rsidRDefault="000D0EFF">
      <w:pPr>
        <w:pStyle w:val="CommentText"/>
      </w:pPr>
      <w:r>
        <w:rPr>
          <w:rStyle w:val="CommentReference"/>
        </w:rPr>
        <w:annotationRef/>
      </w:r>
      <w:r>
        <w:t>How to cite? Find example</w:t>
      </w:r>
    </w:p>
  </w:comment>
  <w:comment w:id="10" w:author="Stefanie Lane" w:date="2022-02-02T09:10:00Z" w:initials="SLL">
    <w:p w14:paraId="0D42B1E4" w14:textId="2FA16B26" w:rsidR="000D0EFF" w:rsidRDefault="000D0EFF">
      <w:pPr>
        <w:pStyle w:val="CommentText"/>
      </w:pPr>
      <w:r>
        <w:rPr>
          <w:rStyle w:val="CommentReference"/>
        </w:rPr>
        <w:annotationRef/>
      </w:r>
      <w:r>
        <w:t>Articulate: How does indicator analysis define the groups?</w:t>
      </w:r>
    </w:p>
  </w:comment>
  <w:comment w:id="11" w:author="Stefanie Lane" w:date="2022-01-25T16:48:00Z" w:initials="SLL">
    <w:p w14:paraId="098E324D" w14:textId="54E2BFF3" w:rsidR="000D0EFF" w:rsidRDefault="000D0EFF">
      <w:pPr>
        <w:pStyle w:val="CommentText"/>
      </w:pPr>
      <w:r>
        <w:rPr>
          <w:rStyle w:val="CommentReference"/>
        </w:rPr>
        <w:annotationRef/>
      </w:r>
      <w:hyperlink r:id="rId1" w:history="1">
        <w:r w:rsidRPr="006221D8">
          <w:rPr>
            <w:rStyle w:val="Hyperlink"/>
          </w:rPr>
          <w:t>https://besjournals.onlinelibrary.wiley.com/doi/full/10.1111/2041-210X.12569</w:t>
        </w:r>
      </w:hyperlink>
    </w:p>
  </w:comment>
  <w:comment w:id="12" w:author="Stefanie Lane" w:date="2022-01-25T16:48:00Z" w:initials="SLL">
    <w:p w14:paraId="19EAAF83" w14:textId="47B178F0" w:rsidR="000D0EFF" w:rsidRDefault="000D0EFF">
      <w:pPr>
        <w:pStyle w:val="CommentText"/>
      </w:pPr>
      <w:r>
        <w:rPr>
          <w:rStyle w:val="CommentReference"/>
        </w:rPr>
        <w:annotationRef/>
      </w:r>
      <w:r>
        <w:t xml:space="preserve">“aggregates species abundances within replicate and time period, </w:t>
      </w:r>
      <w:r w:rsidRPr="000E1309">
        <w:t xml:space="preserve">and uses these values to calculate community stability as the temporal mean divided by the temporal standard deviation (Tilman </w:t>
      </w:r>
      <w:hyperlink r:id="rId2" w:anchor="mee312569-bib-0022" w:history="1">
        <w:r w:rsidRPr="000E1309">
          <w:rPr>
            <w:rStyle w:val="Hyperlink"/>
          </w:rPr>
          <w:t>1999</w:t>
        </w:r>
      </w:hyperlink>
      <w:r w:rsidRPr="000E1309">
        <w:t>).</w:t>
      </w:r>
      <w:r>
        <w:t>”</w:t>
      </w:r>
    </w:p>
  </w:comment>
  <w:comment w:id="13" w:author="Stefanie Lane" w:date="2022-01-25T16:49:00Z" w:initials="SLL">
    <w:p w14:paraId="7E796979" w14:textId="70E96B23" w:rsidR="000D0EFF" w:rsidRDefault="000D0EFF">
      <w:pPr>
        <w:pStyle w:val="CommentText"/>
      </w:pPr>
      <w:r>
        <w:rPr>
          <w:rStyle w:val="CommentReference"/>
        </w:rPr>
        <w:annotationRef/>
      </w:r>
      <w:r>
        <w:t>Used ‘assemblage’ as replicate</w:t>
      </w:r>
    </w:p>
  </w:comment>
  <w:comment w:id="14" w:author="Stefanie Lane" w:date="2022-02-02T09:13:00Z" w:initials="SLL">
    <w:p w14:paraId="38A94BC7" w14:textId="1557C4D8" w:rsidR="000D0EFF" w:rsidRDefault="000D0EFF">
      <w:pPr>
        <w:pStyle w:val="CommentText"/>
      </w:pPr>
      <w:r>
        <w:rPr>
          <w:rStyle w:val="CommentReference"/>
        </w:rPr>
        <w:annotationRef/>
      </w:r>
      <w:r>
        <w:t xml:space="preserve">VR is more about species codependence/covariance; is this useful? </w:t>
      </w:r>
      <w:r w:rsidR="00937CCB">
        <w:t xml:space="preserve">Consider </w:t>
      </w:r>
      <w:r w:rsidR="001E210B">
        <w:t xml:space="preserve">whether this could indicate whether assemblage type is independent/could VR address this? </w:t>
      </w:r>
    </w:p>
  </w:comment>
  <w:comment w:id="15" w:author="Stefanie Lane" w:date="2022-02-04T15:39:00Z" w:initials="SLL">
    <w:p w14:paraId="6F707F99" w14:textId="44BE34F0" w:rsidR="001E210B" w:rsidRDefault="001E210B">
      <w:pPr>
        <w:pStyle w:val="CommentText"/>
      </w:pPr>
      <w:r>
        <w:rPr>
          <w:rStyle w:val="CommentReference"/>
        </w:rPr>
        <w:annotationRef/>
      </w:r>
      <w:r>
        <w:t xml:space="preserve">Find examples of codyn on </w:t>
      </w:r>
      <w:r w:rsidR="00861509">
        <w:t>projects</w:t>
      </w:r>
      <w:r>
        <w:t xml:space="preserve"> like mine in Lit</w:t>
      </w:r>
      <w:bookmarkStart w:id="16" w:name="_GoBack"/>
      <w:bookmarkEnd w:id="16"/>
    </w:p>
  </w:comment>
  <w:comment w:id="17" w:author="Stefanie Lane" w:date="2022-01-25T16:48:00Z" w:initials="SLL">
    <w:p w14:paraId="2CFB7279" w14:textId="2C7B7DD3" w:rsidR="000D0EFF" w:rsidRDefault="000D0EFF">
      <w:pPr>
        <w:pStyle w:val="CommentText"/>
      </w:pPr>
      <w:r>
        <w:rPr>
          <w:rStyle w:val="CommentReference"/>
        </w:rPr>
        <w:annotationRef/>
      </w:r>
      <w:r>
        <w:rPr>
          <w:noProof/>
        </w:rPr>
        <w:drawing>
          <wp:inline distT="0" distB="0" distL="0" distR="0" wp14:anchorId="1896E1F2" wp14:editId="0D96AA59">
            <wp:extent cx="2532437" cy="606086"/>
            <wp:effectExtent l="0" t="0" r="127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2601418" cy="622595"/>
                    </a:xfrm>
                    <a:prstGeom prst="rect">
                      <a:avLst/>
                    </a:prstGeom>
                  </pic:spPr>
                </pic:pic>
              </a:graphicData>
            </a:graphic>
          </wp:inline>
        </w:drawing>
      </w:r>
    </w:p>
  </w:comment>
  <w:comment w:id="18" w:author="Stefanie Lane" w:date="2022-01-27T17:28:00Z" w:initials="SLL">
    <w:p w14:paraId="39EBAFC5" w14:textId="340619C5" w:rsidR="000D0EFF" w:rsidRDefault="000D0EFF">
      <w:pPr>
        <w:pStyle w:val="CommentText"/>
      </w:pPr>
      <w:r>
        <w:rPr>
          <w:rStyle w:val="CommentReference"/>
        </w:rPr>
        <w:annotationRef/>
      </w:r>
      <w:r>
        <w:t>Need to create this. Include N plots, N species, which species, cover abundance</w:t>
      </w:r>
    </w:p>
  </w:comment>
  <w:comment w:id="19" w:author="Stefanie Lane" w:date="2022-01-27T15:33:00Z" w:initials="SLL">
    <w:p w14:paraId="5725F35A" w14:textId="0847E58C" w:rsidR="000D0EFF" w:rsidRDefault="000D0EFF">
      <w:pPr>
        <w:pStyle w:val="CommentText"/>
      </w:pPr>
      <w:r>
        <w:rPr>
          <w:rStyle w:val="CommentReference"/>
        </w:rPr>
        <w:annotationRef/>
      </w:r>
      <w:r>
        <w:t>Address here briefly, or save all explanation of # plot influence for Discussion?</w:t>
      </w:r>
    </w:p>
  </w:comment>
  <w:comment w:id="20" w:author="Stefanie Lane" w:date="2022-01-25T16:08:00Z" w:initials="SLL">
    <w:p w14:paraId="65625B5B" w14:textId="109F7FAB" w:rsidR="000D0EFF" w:rsidRDefault="000D0EFF">
      <w:pPr>
        <w:pStyle w:val="CommentText"/>
      </w:pPr>
      <w:r>
        <w:rPr>
          <w:rStyle w:val="CommentReference"/>
        </w:rPr>
        <w:annotationRef/>
      </w:r>
      <w:r>
        <w:t xml:space="preserve">Is this correct interpretation of values?? It’s a proportion of </w:t>
      </w:r>
      <w:proofErr w:type="spellStart"/>
      <w:r>
        <w:t>gain&amp;loss</w:t>
      </w:r>
      <w:proofErr w:type="spellEnd"/>
      <w:r>
        <w:t>/total…</w:t>
      </w:r>
    </w:p>
  </w:comment>
  <w:comment w:id="21" w:author="Stefanie Lane" w:date="2022-01-28T13:07:00Z" w:initials="SLL">
    <w:p w14:paraId="71BF7F19" w14:textId="6C9EED4F" w:rsidR="000D0EFF" w:rsidRDefault="000D0EFF">
      <w:pPr>
        <w:pStyle w:val="CommentText"/>
      </w:pPr>
      <w:r>
        <w:rPr>
          <w:rStyle w:val="CommentReference"/>
        </w:rPr>
        <w:annotationRef/>
      </w:r>
      <w:r>
        <w:t>Don’t over interpret in Disc; can’t say what’s happened in interim time (limitations of study)</w:t>
      </w:r>
    </w:p>
  </w:comment>
  <w:comment w:id="22" w:author="Stefanie Lane" w:date="2022-01-27T16:09:00Z" w:initials="SLL">
    <w:p w14:paraId="528FAD8F" w14:textId="0FE62B7F" w:rsidR="000D0EFF" w:rsidRDefault="000D0EFF" w:rsidP="000E4F3A">
      <w:pPr>
        <w:pStyle w:val="CommentText"/>
      </w:pPr>
      <w:r>
        <w:rPr>
          <w:rStyle w:val="CommentReference"/>
        </w:rPr>
        <w:annotationRef/>
      </w:r>
      <w:r>
        <w:t xml:space="preserve">Should show </w:t>
      </w:r>
      <w:r>
        <w:rPr>
          <w:i/>
        </w:rPr>
        <w:t>which</w:t>
      </w:r>
      <w:r>
        <w:t xml:space="preserve"> species lost? Generate table, include as Supplement</w:t>
      </w:r>
    </w:p>
  </w:comment>
  <w:comment w:id="29" w:author="Stefanie Lane" w:date="2022-02-02T09:26:00Z" w:initials="SLL">
    <w:p w14:paraId="6764C290" w14:textId="08429C80" w:rsidR="000D0EFF" w:rsidRDefault="000D0EFF">
      <w:pPr>
        <w:pStyle w:val="CommentText"/>
      </w:pPr>
      <w:r>
        <w:rPr>
          <w:rStyle w:val="CommentReference"/>
        </w:rPr>
        <w:annotationRef/>
      </w:r>
      <w:r w:rsidR="00E530AC">
        <w:t>Combine Poa palustris &amp; Agrostis stolonifera</w:t>
      </w:r>
    </w:p>
  </w:comment>
  <w:comment w:id="30" w:author="Stefanie Lane" w:date="2022-02-02T09:26:00Z" w:initials="SLL">
    <w:p w14:paraId="1E3B5B0F" w14:textId="7A50B1B6" w:rsidR="00E530AC" w:rsidRDefault="00E530AC">
      <w:pPr>
        <w:pStyle w:val="CommentText"/>
      </w:pPr>
      <w:r>
        <w:rPr>
          <w:rStyle w:val="CommentReference"/>
        </w:rPr>
        <w:annotationRef/>
      </w:r>
      <w:r>
        <w:t>Fig. 4 caption: describe how to read the plot/what the change in cover abundance shows</w:t>
      </w:r>
      <w:r w:rsidR="00E47DE5">
        <w:t xml:space="preserve"> (</w:t>
      </w:r>
      <w:proofErr w:type="spellStart"/>
      <w:r w:rsidR="00E47DE5">
        <w:t>eg</w:t>
      </w:r>
      <w:proofErr w:type="spellEnd"/>
      <w:r w:rsidR="00E47DE5">
        <w:t>, distance from center of plot along vertical axis represents cover abundance)</w:t>
      </w:r>
    </w:p>
  </w:comment>
  <w:comment w:id="31" w:author="Stefanie Lane" w:date="2022-01-27T16:13:00Z" w:initials="SLL">
    <w:p w14:paraId="3DE291F3" w14:textId="2D1EC0EE" w:rsidR="000D0EFF" w:rsidRDefault="000D0EFF">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32" w:author="Stefanie Lane" w:date="2022-01-25T17:39:00Z" w:initials="SLL">
    <w:p w14:paraId="10C3CFEB" w14:textId="5ACDAE60" w:rsidR="000D0EFF" w:rsidRDefault="000D0EFF">
      <w:pPr>
        <w:pStyle w:val="CommentText"/>
      </w:pPr>
      <w:r>
        <w:rPr>
          <w:rStyle w:val="CommentReference"/>
        </w:rPr>
        <w:annotationRef/>
      </w:r>
      <w:r>
        <w:t>Need another figure if discussing these specifically: table (supplement) of frequency over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F0EFDE" w15:done="0"/>
  <w15:commentEx w15:paraId="5AB78E8D" w15:done="0"/>
  <w15:commentEx w15:paraId="38877815" w15:paraIdParent="5AB78E8D" w15:done="0"/>
  <w15:commentEx w15:paraId="216262AF" w15:done="0"/>
  <w15:commentEx w15:paraId="25019FBC" w15:done="0"/>
  <w15:commentEx w15:paraId="64C2B25E" w15:paraIdParent="25019FBC" w15:done="0"/>
  <w15:commentEx w15:paraId="2817721B" w15:paraIdParent="25019FBC" w15:done="0"/>
  <w15:commentEx w15:paraId="1FB82C8A" w15:done="0"/>
  <w15:commentEx w15:paraId="0D3E197E" w15:done="0"/>
  <w15:commentEx w15:paraId="5BEFDC3D" w15:done="0"/>
  <w15:commentEx w15:paraId="0D42B1E4" w15:done="0"/>
  <w15:commentEx w15:paraId="098E324D" w15:done="0"/>
  <w15:commentEx w15:paraId="19EAAF83" w15:done="0"/>
  <w15:commentEx w15:paraId="7E796979" w15:paraIdParent="19EAAF83" w15:done="0"/>
  <w15:commentEx w15:paraId="38A94BC7" w15:paraIdParent="19EAAF83" w15:done="0"/>
  <w15:commentEx w15:paraId="6F707F99" w15:paraIdParent="19EAAF83" w15:done="0"/>
  <w15:commentEx w15:paraId="2CFB7279" w15:done="0"/>
  <w15:commentEx w15:paraId="39EBAFC5" w15:done="0"/>
  <w15:commentEx w15:paraId="5725F35A" w15:done="0"/>
  <w15:commentEx w15:paraId="65625B5B" w15:done="0"/>
  <w15:commentEx w15:paraId="71BF7F19" w15:paraIdParent="65625B5B" w15:done="0"/>
  <w15:commentEx w15:paraId="528FAD8F" w15:done="0"/>
  <w15:commentEx w15:paraId="6764C290" w15:done="0"/>
  <w15:commentEx w15:paraId="1E3B5B0F" w15:paraIdParent="6764C290" w15:done="0"/>
  <w15:commentEx w15:paraId="3DE291F3" w15:done="0"/>
  <w15:commentEx w15:paraId="10C3CF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156A3" w16cex:dateUtc="2022-01-18T23:09:00Z"/>
  <w16cex:commentExtensible w16cex:durableId="25915821" w16cex:dateUtc="2022-01-18T23:15:00Z"/>
  <w16cex:commentExtensible w16cex:durableId="25915AF4" w16cex:dateUtc="2022-01-18T23:27:00Z"/>
  <w16cex:commentExtensible w16cex:durableId="258EADD8" w16cex:dateUtc="2022-01-16T22:44:00Z"/>
  <w16cex:commentExtensible w16cex:durableId="258E9FF1" w16cex:dateUtc="2022-01-16T21:45:00Z"/>
  <w16cex:commentExtensible w16cex:durableId="25657B44" w16cex:dateUtc="2021-12-16T16:45:00Z"/>
  <w16cex:commentExtensible w16cex:durableId="25915B7C" w16cex:dateUtc="2022-01-18T23:30:00Z"/>
  <w16cex:commentExtensible w16cex:durableId="258EAE6C" w16cex:dateUtc="2022-01-16T22:17:00Z"/>
  <w16cex:commentExtensible w16cex:durableId="258EAF58" w16cex:dateUtc="2022-01-16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F0EFDE" w16cid:durableId="2593F7D3"/>
  <w16cid:commentId w16cid:paraId="5AB78E8D" w16cid:durableId="2593F740"/>
  <w16cid:commentId w16cid:paraId="38877815" w16cid:durableId="2593F79C"/>
  <w16cid:commentId w16cid:paraId="216262AF" w16cid:durableId="258E9FF1"/>
  <w16cid:commentId w16cid:paraId="25019FBC" w16cid:durableId="259AAC6C"/>
  <w16cid:commentId w16cid:paraId="64C2B25E" w16cid:durableId="259BE892"/>
  <w16cid:commentId w16cid:paraId="2817721B" w16cid:durableId="25A4CB50"/>
  <w16cid:commentId w16cid:paraId="1FB82C8A" w16cid:durableId="25A4C90A"/>
  <w16cid:commentId w16cid:paraId="0D3E197E" w16cid:durableId="25A4C818"/>
  <w16cid:commentId w16cid:paraId="5BEFDC3D" w16cid:durableId="259AAD89"/>
  <w16cid:commentId w16cid:paraId="0D42B1E4" w16cid:durableId="25A4C8F2"/>
  <w16cid:commentId w16cid:paraId="098E324D" w16cid:durableId="259AA85D"/>
  <w16cid:commentId w16cid:paraId="19EAAF83" w16cid:durableId="259AA87A"/>
  <w16cid:commentId w16cid:paraId="7E796979" w16cid:durableId="259AA89F"/>
  <w16cid:commentId w16cid:paraId="38A94BC7" w16cid:durableId="25A4C99D"/>
  <w16cid:commentId w16cid:paraId="6F707F99" w16cid:durableId="25A7C71C"/>
  <w16cid:commentId w16cid:paraId="2CFB7279" w16cid:durableId="259AA840"/>
  <w16cid:commentId w16cid:paraId="39EBAFC5" w16cid:durableId="259D54DB"/>
  <w16cid:commentId w16cid:paraId="5725F35A" w16cid:durableId="259D39D7"/>
  <w16cid:commentId w16cid:paraId="65625B5B" w16cid:durableId="259A9F10"/>
  <w16cid:commentId w16cid:paraId="71BF7F19" w16cid:durableId="259E690D"/>
  <w16cid:commentId w16cid:paraId="528FAD8F" w16cid:durableId="259D422D"/>
  <w16cid:commentId w16cid:paraId="3DE291F3" w16cid:durableId="259D432F"/>
  <w16cid:commentId w16cid:paraId="10C3CFEB" w16cid:durableId="259AB4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A5FE2" w14:textId="77777777" w:rsidR="000D0EFF" w:rsidRDefault="000D0EFF" w:rsidP="00BF4E75">
      <w:pPr>
        <w:spacing w:after="0" w:line="240" w:lineRule="auto"/>
      </w:pPr>
      <w:r>
        <w:separator/>
      </w:r>
    </w:p>
  </w:endnote>
  <w:endnote w:type="continuationSeparator" w:id="0">
    <w:p w14:paraId="22FEC50C" w14:textId="77777777" w:rsidR="000D0EFF" w:rsidRDefault="000D0EFF"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D9F78" w14:textId="77777777" w:rsidR="000D0EFF" w:rsidRDefault="000D0EFF" w:rsidP="00BF4E75">
      <w:pPr>
        <w:spacing w:after="0" w:line="240" w:lineRule="auto"/>
      </w:pPr>
      <w:r>
        <w:separator/>
      </w:r>
    </w:p>
  </w:footnote>
  <w:footnote w:type="continuationSeparator" w:id="0">
    <w:p w14:paraId="1139299A" w14:textId="77777777" w:rsidR="000D0EFF" w:rsidRDefault="000D0EFF"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7C0AF580" w:rsidR="000D0EFF" w:rsidRDefault="000D0EFF">
        <w:pPr>
          <w:pStyle w:val="Header"/>
          <w:jc w:val="right"/>
        </w:pPr>
        <w:r>
          <w:t xml:space="preserve">Lane, Outline: Plant community stability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0D0EFF" w:rsidRDefault="000D0E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3"/>
  </w:num>
  <w:num w:numId="3">
    <w:abstractNumId w:val="9"/>
  </w:num>
  <w:num w:numId="4">
    <w:abstractNumId w:val="11"/>
  </w:num>
  <w:num w:numId="5">
    <w:abstractNumId w:val="18"/>
  </w:num>
  <w:num w:numId="6">
    <w:abstractNumId w:val="17"/>
  </w:num>
  <w:num w:numId="7">
    <w:abstractNumId w:val="6"/>
  </w:num>
  <w:num w:numId="8">
    <w:abstractNumId w:val="5"/>
  </w:num>
  <w:num w:numId="9">
    <w:abstractNumId w:val="13"/>
  </w:num>
  <w:num w:numId="10">
    <w:abstractNumId w:val="1"/>
  </w:num>
  <w:num w:numId="11">
    <w:abstractNumId w:val="0"/>
  </w:num>
  <w:num w:numId="12">
    <w:abstractNumId w:val="2"/>
  </w:num>
  <w:num w:numId="13">
    <w:abstractNumId w:val="8"/>
  </w:num>
  <w:num w:numId="14">
    <w:abstractNumId w:val="15"/>
  </w:num>
  <w:num w:numId="15">
    <w:abstractNumId w:val="4"/>
  </w:num>
  <w:num w:numId="16">
    <w:abstractNumId w:val="10"/>
  </w:num>
  <w:num w:numId="17">
    <w:abstractNumId w:val="16"/>
  </w:num>
  <w:num w:numId="18">
    <w:abstractNumId w:val="12"/>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7C90"/>
    <w:rsid w:val="0001195D"/>
    <w:rsid w:val="00012A89"/>
    <w:rsid w:val="000146C2"/>
    <w:rsid w:val="00014A9A"/>
    <w:rsid w:val="000169C2"/>
    <w:rsid w:val="00020056"/>
    <w:rsid w:val="00021ECF"/>
    <w:rsid w:val="0003077F"/>
    <w:rsid w:val="00030FB9"/>
    <w:rsid w:val="0003545C"/>
    <w:rsid w:val="0003711B"/>
    <w:rsid w:val="000406CD"/>
    <w:rsid w:val="00041623"/>
    <w:rsid w:val="000425A4"/>
    <w:rsid w:val="000431F1"/>
    <w:rsid w:val="00045C36"/>
    <w:rsid w:val="00056084"/>
    <w:rsid w:val="00057D4B"/>
    <w:rsid w:val="00060358"/>
    <w:rsid w:val="00061706"/>
    <w:rsid w:val="00063E63"/>
    <w:rsid w:val="0006408D"/>
    <w:rsid w:val="0006502E"/>
    <w:rsid w:val="000678E1"/>
    <w:rsid w:val="000710F5"/>
    <w:rsid w:val="0007225D"/>
    <w:rsid w:val="00073000"/>
    <w:rsid w:val="00074139"/>
    <w:rsid w:val="000766B8"/>
    <w:rsid w:val="000834F5"/>
    <w:rsid w:val="00085CD4"/>
    <w:rsid w:val="000900E9"/>
    <w:rsid w:val="000A3AB7"/>
    <w:rsid w:val="000B2B17"/>
    <w:rsid w:val="000B37AD"/>
    <w:rsid w:val="000B556F"/>
    <w:rsid w:val="000B6922"/>
    <w:rsid w:val="000C2F44"/>
    <w:rsid w:val="000C3F87"/>
    <w:rsid w:val="000C4B24"/>
    <w:rsid w:val="000C7F52"/>
    <w:rsid w:val="000D0EFF"/>
    <w:rsid w:val="000D1B5F"/>
    <w:rsid w:val="000D3031"/>
    <w:rsid w:val="000D4503"/>
    <w:rsid w:val="000E1309"/>
    <w:rsid w:val="000E4F3A"/>
    <w:rsid w:val="000E643E"/>
    <w:rsid w:val="000F08CD"/>
    <w:rsid w:val="000F0FB8"/>
    <w:rsid w:val="000F3F96"/>
    <w:rsid w:val="000F4196"/>
    <w:rsid w:val="00100565"/>
    <w:rsid w:val="00100D21"/>
    <w:rsid w:val="0010340E"/>
    <w:rsid w:val="001042B3"/>
    <w:rsid w:val="00110DE4"/>
    <w:rsid w:val="00114EB3"/>
    <w:rsid w:val="0012104D"/>
    <w:rsid w:val="00122537"/>
    <w:rsid w:val="00124BDB"/>
    <w:rsid w:val="001307AD"/>
    <w:rsid w:val="00130DE3"/>
    <w:rsid w:val="001369F0"/>
    <w:rsid w:val="00140BDF"/>
    <w:rsid w:val="00142404"/>
    <w:rsid w:val="00145842"/>
    <w:rsid w:val="00151992"/>
    <w:rsid w:val="0015552F"/>
    <w:rsid w:val="0015725C"/>
    <w:rsid w:val="001578C8"/>
    <w:rsid w:val="00160B87"/>
    <w:rsid w:val="0016265B"/>
    <w:rsid w:val="00170E03"/>
    <w:rsid w:val="00175D27"/>
    <w:rsid w:val="00177A8E"/>
    <w:rsid w:val="00177F29"/>
    <w:rsid w:val="00182C65"/>
    <w:rsid w:val="00182D7E"/>
    <w:rsid w:val="00184440"/>
    <w:rsid w:val="0018553F"/>
    <w:rsid w:val="00191332"/>
    <w:rsid w:val="00191909"/>
    <w:rsid w:val="00195D4F"/>
    <w:rsid w:val="001A0EA3"/>
    <w:rsid w:val="001A3616"/>
    <w:rsid w:val="001B0737"/>
    <w:rsid w:val="001B1861"/>
    <w:rsid w:val="001C04D5"/>
    <w:rsid w:val="001C33F4"/>
    <w:rsid w:val="001C64DC"/>
    <w:rsid w:val="001E072A"/>
    <w:rsid w:val="001E210B"/>
    <w:rsid w:val="001E3C6F"/>
    <w:rsid w:val="001E5D06"/>
    <w:rsid w:val="001E759C"/>
    <w:rsid w:val="001F5545"/>
    <w:rsid w:val="001F699E"/>
    <w:rsid w:val="0020507B"/>
    <w:rsid w:val="00205444"/>
    <w:rsid w:val="002117EF"/>
    <w:rsid w:val="00215C48"/>
    <w:rsid w:val="0022363E"/>
    <w:rsid w:val="00231775"/>
    <w:rsid w:val="00232AF1"/>
    <w:rsid w:val="002355AC"/>
    <w:rsid w:val="00235C27"/>
    <w:rsid w:val="0023791D"/>
    <w:rsid w:val="0024305C"/>
    <w:rsid w:val="002501CE"/>
    <w:rsid w:val="002505BD"/>
    <w:rsid w:val="00250AFD"/>
    <w:rsid w:val="00255BCB"/>
    <w:rsid w:val="00260E9B"/>
    <w:rsid w:val="0026405A"/>
    <w:rsid w:val="00265374"/>
    <w:rsid w:val="00276B00"/>
    <w:rsid w:val="00281B1F"/>
    <w:rsid w:val="002853ED"/>
    <w:rsid w:val="0029101D"/>
    <w:rsid w:val="00291286"/>
    <w:rsid w:val="002979C4"/>
    <w:rsid w:val="002A3848"/>
    <w:rsid w:val="002A5734"/>
    <w:rsid w:val="002A5853"/>
    <w:rsid w:val="002B346B"/>
    <w:rsid w:val="002B7F52"/>
    <w:rsid w:val="002C2500"/>
    <w:rsid w:val="002C55D8"/>
    <w:rsid w:val="002D0C63"/>
    <w:rsid w:val="002D6004"/>
    <w:rsid w:val="002D603D"/>
    <w:rsid w:val="002D7F1C"/>
    <w:rsid w:val="002E1C7E"/>
    <w:rsid w:val="002E39F4"/>
    <w:rsid w:val="002E43B4"/>
    <w:rsid w:val="002E58E8"/>
    <w:rsid w:val="002F27E1"/>
    <w:rsid w:val="002F3C7E"/>
    <w:rsid w:val="002F7CB6"/>
    <w:rsid w:val="00311779"/>
    <w:rsid w:val="003124A1"/>
    <w:rsid w:val="0031439A"/>
    <w:rsid w:val="00314D54"/>
    <w:rsid w:val="00315C34"/>
    <w:rsid w:val="00316E6C"/>
    <w:rsid w:val="0032580F"/>
    <w:rsid w:val="00327D46"/>
    <w:rsid w:val="00330735"/>
    <w:rsid w:val="00336630"/>
    <w:rsid w:val="00340BB0"/>
    <w:rsid w:val="00340BED"/>
    <w:rsid w:val="00342ABF"/>
    <w:rsid w:val="003436E0"/>
    <w:rsid w:val="00343A98"/>
    <w:rsid w:val="00345DE4"/>
    <w:rsid w:val="00350D7F"/>
    <w:rsid w:val="00352A16"/>
    <w:rsid w:val="00353F7C"/>
    <w:rsid w:val="003554A2"/>
    <w:rsid w:val="00356FC2"/>
    <w:rsid w:val="00357A5D"/>
    <w:rsid w:val="00361ED3"/>
    <w:rsid w:val="00362708"/>
    <w:rsid w:val="00363A72"/>
    <w:rsid w:val="00365200"/>
    <w:rsid w:val="00375FF5"/>
    <w:rsid w:val="00380BA0"/>
    <w:rsid w:val="00380D8E"/>
    <w:rsid w:val="003841DB"/>
    <w:rsid w:val="00390DB5"/>
    <w:rsid w:val="00392DC9"/>
    <w:rsid w:val="003B6B3D"/>
    <w:rsid w:val="003C77E5"/>
    <w:rsid w:val="003D0B07"/>
    <w:rsid w:val="003D15FC"/>
    <w:rsid w:val="003E3BE9"/>
    <w:rsid w:val="003E5380"/>
    <w:rsid w:val="003F0CC5"/>
    <w:rsid w:val="003F0DE8"/>
    <w:rsid w:val="003F3F7D"/>
    <w:rsid w:val="00403637"/>
    <w:rsid w:val="0040424A"/>
    <w:rsid w:val="00405FBE"/>
    <w:rsid w:val="00415113"/>
    <w:rsid w:val="004313B8"/>
    <w:rsid w:val="00447764"/>
    <w:rsid w:val="00451D10"/>
    <w:rsid w:val="00453ACC"/>
    <w:rsid w:val="0045765D"/>
    <w:rsid w:val="004645C0"/>
    <w:rsid w:val="004832DC"/>
    <w:rsid w:val="0048459B"/>
    <w:rsid w:val="00493281"/>
    <w:rsid w:val="00496DDE"/>
    <w:rsid w:val="004A05B5"/>
    <w:rsid w:val="004A412C"/>
    <w:rsid w:val="004C3383"/>
    <w:rsid w:val="004C3D45"/>
    <w:rsid w:val="004C58D7"/>
    <w:rsid w:val="004C6C15"/>
    <w:rsid w:val="004C7DF9"/>
    <w:rsid w:val="004D7707"/>
    <w:rsid w:val="004E2523"/>
    <w:rsid w:val="004E4FD4"/>
    <w:rsid w:val="004F31B5"/>
    <w:rsid w:val="00502AA6"/>
    <w:rsid w:val="00504E47"/>
    <w:rsid w:val="00516504"/>
    <w:rsid w:val="005209C4"/>
    <w:rsid w:val="005211A7"/>
    <w:rsid w:val="005317D4"/>
    <w:rsid w:val="00532682"/>
    <w:rsid w:val="00546478"/>
    <w:rsid w:val="00547C63"/>
    <w:rsid w:val="00552E8C"/>
    <w:rsid w:val="0055787A"/>
    <w:rsid w:val="00562266"/>
    <w:rsid w:val="005622C3"/>
    <w:rsid w:val="00566C69"/>
    <w:rsid w:val="0058243F"/>
    <w:rsid w:val="0058398E"/>
    <w:rsid w:val="00586761"/>
    <w:rsid w:val="0059170F"/>
    <w:rsid w:val="00592A8A"/>
    <w:rsid w:val="00592B7A"/>
    <w:rsid w:val="00597434"/>
    <w:rsid w:val="00597B6A"/>
    <w:rsid w:val="005B182C"/>
    <w:rsid w:val="005B2A34"/>
    <w:rsid w:val="005B3DD8"/>
    <w:rsid w:val="005B3EAB"/>
    <w:rsid w:val="005B6F7B"/>
    <w:rsid w:val="005B73D6"/>
    <w:rsid w:val="005C0700"/>
    <w:rsid w:val="005C1666"/>
    <w:rsid w:val="005C36D9"/>
    <w:rsid w:val="005D3606"/>
    <w:rsid w:val="005D4D22"/>
    <w:rsid w:val="005D63D3"/>
    <w:rsid w:val="005D71DC"/>
    <w:rsid w:val="005D7840"/>
    <w:rsid w:val="005E4258"/>
    <w:rsid w:val="005E629B"/>
    <w:rsid w:val="005E7ED4"/>
    <w:rsid w:val="005F13EF"/>
    <w:rsid w:val="005F30A9"/>
    <w:rsid w:val="005F3F8D"/>
    <w:rsid w:val="006058F4"/>
    <w:rsid w:val="00607741"/>
    <w:rsid w:val="00612035"/>
    <w:rsid w:val="00613DBC"/>
    <w:rsid w:val="006144D9"/>
    <w:rsid w:val="00614712"/>
    <w:rsid w:val="00615617"/>
    <w:rsid w:val="006229F7"/>
    <w:rsid w:val="00623488"/>
    <w:rsid w:val="006236E0"/>
    <w:rsid w:val="00632BF9"/>
    <w:rsid w:val="0064149B"/>
    <w:rsid w:val="00645972"/>
    <w:rsid w:val="00653374"/>
    <w:rsid w:val="00656568"/>
    <w:rsid w:val="006571A8"/>
    <w:rsid w:val="00660F1B"/>
    <w:rsid w:val="006634D1"/>
    <w:rsid w:val="0066777E"/>
    <w:rsid w:val="00670D47"/>
    <w:rsid w:val="00672132"/>
    <w:rsid w:val="00673842"/>
    <w:rsid w:val="00675DE4"/>
    <w:rsid w:val="00676817"/>
    <w:rsid w:val="00682510"/>
    <w:rsid w:val="00682FC6"/>
    <w:rsid w:val="00686E15"/>
    <w:rsid w:val="006A2027"/>
    <w:rsid w:val="006A6238"/>
    <w:rsid w:val="006A7EBD"/>
    <w:rsid w:val="006B4D7D"/>
    <w:rsid w:val="006B67B7"/>
    <w:rsid w:val="006B7F7A"/>
    <w:rsid w:val="006C27E6"/>
    <w:rsid w:val="006C3B4D"/>
    <w:rsid w:val="006C5D18"/>
    <w:rsid w:val="006C7F76"/>
    <w:rsid w:val="006D1F2B"/>
    <w:rsid w:val="006D411C"/>
    <w:rsid w:val="006D50AD"/>
    <w:rsid w:val="006E12A0"/>
    <w:rsid w:val="006E1EEE"/>
    <w:rsid w:val="006E4746"/>
    <w:rsid w:val="006E56E2"/>
    <w:rsid w:val="006E652B"/>
    <w:rsid w:val="006E6E32"/>
    <w:rsid w:val="006F0DE5"/>
    <w:rsid w:val="006F225A"/>
    <w:rsid w:val="006F3B74"/>
    <w:rsid w:val="006F3C9D"/>
    <w:rsid w:val="006F4C99"/>
    <w:rsid w:val="00704594"/>
    <w:rsid w:val="00715E10"/>
    <w:rsid w:val="00717B42"/>
    <w:rsid w:val="00722C6E"/>
    <w:rsid w:val="0074150F"/>
    <w:rsid w:val="0074167B"/>
    <w:rsid w:val="00742ECA"/>
    <w:rsid w:val="00744FD6"/>
    <w:rsid w:val="007502B6"/>
    <w:rsid w:val="007503F0"/>
    <w:rsid w:val="00751C22"/>
    <w:rsid w:val="00755FA7"/>
    <w:rsid w:val="007604A5"/>
    <w:rsid w:val="00764D94"/>
    <w:rsid w:val="00765E49"/>
    <w:rsid w:val="00766A9C"/>
    <w:rsid w:val="00786C01"/>
    <w:rsid w:val="007910C1"/>
    <w:rsid w:val="00791770"/>
    <w:rsid w:val="00794FEF"/>
    <w:rsid w:val="007A161D"/>
    <w:rsid w:val="007A295B"/>
    <w:rsid w:val="007A5AD4"/>
    <w:rsid w:val="007B5827"/>
    <w:rsid w:val="007B5B53"/>
    <w:rsid w:val="007B5EB8"/>
    <w:rsid w:val="007B643A"/>
    <w:rsid w:val="007C2518"/>
    <w:rsid w:val="007C4787"/>
    <w:rsid w:val="007C5111"/>
    <w:rsid w:val="007C65DB"/>
    <w:rsid w:val="007D1510"/>
    <w:rsid w:val="007D2223"/>
    <w:rsid w:val="007D3305"/>
    <w:rsid w:val="007D3502"/>
    <w:rsid w:val="007D3FF6"/>
    <w:rsid w:val="007D7FC0"/>
    <w:rsid w:val="007E2743"/>
    <w:rsid w:val="007F224A"/>
    <w:rsid w:val="007F552F"/>
    <w:rsid w:val="007F7457"/>
    <w:rsid w:val="007F75D5"/>
    <w:rsid w:val="00804535"/>
    <w:rsid w:val="00804ABF"/>
    <w:rsid w:val="00810720"/>
    <w:rsid w:val="008112B2"/>
    <w:rsid w:val="00822A1D"/>
    <w:rsid w:val="008246B7"/>
    <w:rsid w:val="00826980"/>
    <w:rsid w:val="00832709"/>
    <w:rsid w:val="008358B4"/>
    <w:rsid w:val="00835A79"/>
    <w:rsid w:val="00841571"/>
    <w:rsid w:val="0084176A"/>
    <w:rsid w:val="00852326"/>
    <w:rsid w:val="00853200"/>
    <w:rsid w:val="00861509"/>
    <w:rsid w:val="0086653A"/>
    <w:rsid w:val="008667DB"/>
    <w:rsid w:val="008712F3"/>
    <w:rsid w:val="00872EF0"/>
    <w:rsid w:val="00880A48"/>
    <w:rsid w:val="008871D9"/>
    <w:rsid w:val="008879FB"/>
    <w:rsid w:val="008906A5"/>
    <w:rsid w:val="008A1FF7"/>
    <w:rsid w:val="008B1E75"/>
    <w:rsid w:val="008B4342"/>
    <w:rsid w:val="008B54D6"/>
    <w:rsid w:val="008C1ED6"/>
    <w:rsid w:val="008C1ED9"/>
    <w:rsid w:val="008C76B7"/>
    <w:rsid w:val="008D1487"/>
    <w:rsid w:val="008E0C4C"/>
    <w:rsid w:val="008E445C"/>
    <w:rsid w:val="008F15A4"/>
    <w:rsid w:val="008F28C2"/>
    <w:rsid w:val="008F774C"/>
    <w:rsid w:val="009024D3"/>
    <w:rsid w:val="00902E6D"/>
    <w:rsid w:val="00907858"/>
    <w:rsid w:val="00910BAB"/>
    <w:rsid w:val="009113BE"/>
    <w:rsid w:val="009129C1"/>
    <w:rsid w:val="009262D8"/>
    <w:rsid w:val="009266CB"/>
    <w:rsid w:val="009335C2"/>
    <w:rsid w:val="0093412C"/>
    <w:rsid w:val="00937CCB"/>
    <w:rsid w:val="00945595"/>
    <w:rsid w:val="009518AE"/>
    <w:rsid w:val="00954FB4"/>
    <w:rsid w:val="009565D0"/>
    <w:rsid w:val="009575C7"/>
    <w:rsid w:val="00967664"/>
    <w:rsid w:val="00971A0A"/>
    <w:rsid w:val="00980731"/>
    <w:rsid w:val="00982B42"/>
    <w:rsid w:val="009836CC"/>
    <w:rsid w:val="00983F18"/>
    <w:rsid w:val="00985B10"/>
    <w:rsid w:val="00990A72"/>
    <w:rsid w:val="0099288F"/>
    <w:rsid w:val="00992F14"/>
    <w:rsid w:val="00992FD9"/>
    <w:rsid w:val="00995248"/>
    <w:rsid w:val="009A68C5"/>
    <w:rsid w:val="009A70CC"/>
    <w:rsid w:val="009B4686"/>
    <w:rsid w:val="009B46F9"/>
    <w:rsid w:val="009B5FFC"/>
    <w:rsid w:val="009B7734"/>
    <w:rsid w:val="009C06CB"/>
    <w:rsid w:val="009C2620"/>
    <w:rsid w:val="009C26BA"/>
    <w:rsid w:val="009C4224"/>
    <w:rsid w:val="009C4C63"/>
    <w:rsid w:val="009D1A0A"/>
    <w:rsid w:val="009E33B6"/>
    <w:rsid w:val="009E3CA2"/>
    <w:rsid w:val="009E6EF0"/>
    <w:rsid w:val="009F0260"/>
    <w:rsid w:val="009F2497"/>
    <w:rsid w:val="009F650B"/>
    <w:rsid w:val="009F7460"/>
    <w:rsid w:val="00A00E4C"/>
    <w:rsid w:val="00A04088"/>
    <w:rsid w:val="00A057AC"/>
    <w:rsid w:val="00A1470E"/>
    <w:rsid w:val="00A15AD1"/>
    <w:rsid w:val="00A171B6"/>
    <w:rsid w:val="00A21CBF"/>
    <w:rsid w:val="00A22262"/>
    <w:rsid w:val="00A25F28"/>
    <w:rsid w:val="00A300F5"/>
    <w:rsid w:val="00A34032"/>
    <w:rsid w:val="00A35DB7"/>
    <w:rsid w:val="00A414E5"/>
    <w:rsid w:val="00A41C9C"/>
    <w:rsid w:val="00A50052"/>
    <w:rsid w:val="00A516D4"/>
    <w:rsid w:val="00A51A9A"/>
    <w:rsid w:val="00A5217F"/>
    <w:rsid w:val="00A5580A"/>
    <w:rsid w:val="00A55AFE"/>
    <w:rsid w:val="00A56B24"/>
    <w:rsid w:val="00A641B0"/>
    <w:rsid w:val="00A65C46"/>
    <w:rsid w:val="00A66521"/>
    <w:rsid w:val="00A6698C"/>
    <w:rsid w:val="00A73066"/>
    <w:rsid w:val="00A8047C"/>
    <w:rsid w:val="00A84D3A"/>
    <w:rsid w:val="00A85981"/>
    <w:rsid w:val="00A863CC"/>
    <w:rsid w:val="00A94B74"/>
    <w:rsid w:val="00A97D83"/>
    <w:rsid w:val="00AA00C7"/>
    <w:rsid w:val="00AA097D"/>
    <w:rsid w:val="00AA24C1"/>
    <w:rsid w:val="00AA7D9E"/>
    <w:rsid w:val="00AB0911"/>
    <w:rsid w:val="00AB3F1F"/>
    <w:rsid w:val="00AB620B"/>
    <w:rsid w:val="00AC332B"/>
    <w:rsid w:val="00AC33B6"/>
    <w:rsid w:val="00AC6FC0"/>
    <w:rsid w:val="00AD1920"/>
    <w:rsid w:val="00AD2CF0"/>
    <w:rsid w:val="00AE0E35"/>
    <w:rsid w:val="00AE3EAA"/>
    <w:rsid w:val="00AE42C1"/>
    <w:rsid w:val="00AE6672"/>
    <w:rsid w:val="00AF166C"/>
    <w:rsid w:val="00AF617B"/>
    <w:rsid w:val="00AF6F9D"/>
    <w:rsid w:val="00B051DD"/>
    <w:rsid w:val="00B0684C"/>
    <w:rsid w:val="00B112D7"/>
    <w:rsid w:val="00B125A0"/>
    <w:rsid w:val="00B1370A"/>
    <w:rsid w:val="00B14056"/>
    <w:rsid w:val="00B17914"/>
    <w:rsid w:val="00B17DDE"/>
    <w:rsid w:val="00B200A5"/>
    <w:rsid w:val="00B20487"/>
    <w:rsid w:val="00B225CB"/>
    <w:rsid w:val="00B24004"/>
    <w:rsid w:val="00B272BE"/>
    <w:rsid w:val="00B32C11"/>
    <w:rsid w:val="00B47D6F"/>
    <w:rsid w:val="00B5315A"/>
    <w:rsid w:val="00B56827"/>
    <w:rsid w:val="00B572BF"/>
    <w:rsid w:val="00B57785"/>
    <w:rsid w:val="00B61B57"/>
    <w:rsid w:val="00B64E24"/>
    <w:rsid w:val="00B67ABA"/>
    <w:rsid w:val="00B67B9B"/>
    <w:rsid w:val="00B82229"/>
    <w:rsid w:val="00B86420"/>
    <w:rsid w:val="00B903C8"/>
    <w:rsid w:val="00B92DA1"/>
    <w:rsid w:val="00B95114"/>
    <w:rsid w:val="00BA207B"/>
    <w:rsid w:val="00BA2269"/>
    <w:rsid w:val="00BA22E1"/>
    <w:rsid w:val="00BA28BB"/>
    <w:rsid w:val="00BA3B32"/>
    <w:rsid w:val="00BA7988"/>
    <w:rsid w:val="00BD4A5D"/>
    <w:rsid w:val="00BD7884"/>
    <w:rsid w:val="00BD7941"/>
    <w:rsid w:val="00BF33D6"/>
    <w:rsid w:val="00BF4E75"/>
    <w:rsid w:val="00C02E94"/>
    <w:rsid w:val="00C11F92"/>
    <w:rsid w:val="00C23268"/>
    <w:rsid w:val="00C26A4D"/>
    <w:rsid w:val="00C305EB"/>
    <w:rsid w:val="00C325A9"/>
    <w:rsid w:val="00C32D1F"/>
    <w:rsid w:val="00C36798"/>
    <w:rsid w:val="00C36DEA"/>
    <w:rsid w:val="00C41C30"/>
    <w:rsid w:val="00C5549B"/>
    <w:rsid w:val="00C55998"/>
    <w:rsid w:val="00C5636B"/>
    <w:rsid w:val="00C56564"/>
    <w:rsid w:val="00C661EE"/>
    <w:rsid w:val="00C66B8E"/>
    <w:rsid w:val="00C67DE7"/>
    <w:rsid w:val="00C7269E"/>
    <w:rsid w:val="00C73D34"/>
    <w:rsid w:val="00C76D5E"/>
    <w:rsid w:val="00C8310E"/>
    <w:rsid w:val="00C86781"/>
    <w:rsid w:val="00C87C21"/>
    <w:rsid w:val="00C925BB"/>
    <w:rsid w:val="00C925CA"/>
    <w:rsid w:val="00C928FF"/>
    <w:rsid w:val="00C938EC"/>
    <w:rsid w:val="00C94867"/>
    <w:rsid w:val="00CA1C8A"/>
    <w:rsid w:val="00CA299E"/>
    <w:rsid w:val="00CA351E"/>
    <w:rsid w:val="00CA3FA9"/>
    <w:rsid w:val="00CA4346"/>
    <w:rsid w:val="00CA530C"/>
    <w:rsid w:val="00CA5F98"/>
    <w:rsid w:val="00CA7917"/>
    <w:rsid w:val="00CB1338"/>
    <w:rsid w:val="00CB14D3"/>
    <w:rsid w:val="00CB18BB"/>
    <w:rsid w:val="00CB298C"/>
    <w:rsid w:val="00CC1422"/>
    <w:rsid w:val="00CC359C"/>
    <w:rsid w:val="00CC3A16"/>
    <w:rsid w:val="00CE0CA3"/>
    <w:rsid w:val="00CE1F44"/>
    <w:rsid w:val="00CE25CD"/>
    <w:rsid w:val="00CE3E67"/>
    <w:rsid w:val="00CE40F0"/>
    <w:rsid w:val="00CE440B"/>
    <w:rsid w:val="00CE544C"/>
    <w:rsid w:val="00CE7FE6"/>
    <w:rsid w:val="00CF3773"/>
    <w:rsid w:val="00D03FB7"/>
    <w:rsid w:val="00D04063"/>
    <w:rsid w:val="00D04E75"/>
    <w:rsid w:val="00D056C7"/>
    <w:rsid w:val="00D075CE"/>
    <w:rsid w:val="00D10058"/>
    <w:rsid w:val="00D100AD"/>
    <w:rsid w:val="00D1328A"/>
    <w:rsid w:val="00D147AF"/>
    <w:rsid w:val="00D158CE"/>
    <w:rsid w:val="00D16117"/>
    <w:rsid w:val="00D22138"/>
    <w:rsid w:val="00D250AB"/>
    <w:rsid w:val="00D35CF0"/>
    <w:rsid w:val="00D36EDD"/>
    <w:rsid w:val="00D43FBD"/>
    <w:rsid w:val="00D502A8"/>
    <w:rsid w:val="00D525E1"/>
    <w:rsid w:val="00D529B9"/>
    <w:rsid w:val="00D5322B"/>
    <w:rsid w:val="00D53476"/>
    <w:rsid w:val="00D541D1"/>
    <w:rsid w:val="00D57B41"/>
    <w:rsid w:val="00D623F0"/>
    <w:rsid w:val="00D74EE0"/>
    <w:rsid w:val="00D81CB7"/>
    <w:rsid w:val="00D859E5"/>
    <w:rsid w:val="00D8669D"/>
    <w:rsid w:val="00D86CB9"/>
    <w:rsid w:val="00D9113B"/>
    <w:rsid w:val="00D9468B"/>
    <w:rsid w:val="00D95917"/>
    <w:rsid w:val="00DA0E1A"/>
    <w:rsid w:val="00DA2CBC"/>
    <w:rsid w:val="00DB21FF"/>
    <w:rsid w:val="00DB370D"/>
    <w:rsid w:val="00DB38C6"/>
    <w:rsid w:val="00DB669B"/>
    <w:rsid w:val="00DC27A2"/>
    <w:rsid w:val="00DC5555"/>
    <w:rsid w:val="00DD287F"/>
    <w:rsid w:val="00DD2FCF"/>
    <w:rsid w:val="00DE35CC"/>
    <w:rsid w:val="00DE3CCB"/>
    <w:rsid w:val="00DE607E"/>
    <w:rsid w:val="00DF05AC"/>
    <w:rsid w:val="00E00A7F"/>
    <w:rsid w:val="00E01C0E"/>
    <w:rsid w:val="00E07755"/>
    <w:rsid w:val="00E07E08"/>
    <w:rsid w:val="00E10A2E"/>
    <w:rsid w:val="00E1495F"/>
    <w:rsid w:val="00E15471"/>
    <w:rsid w:val="00E15E1A"/>
    <w:rsid w:val="00E16842"/>
    <w:rsid w:val="00E30ACE"/>
    <w:rsid w:val="00E36358"/>
    <w:rsid w:val="00E42346"/>
    <w:rsid w:val="00E42512"/>
    <w:rsid w:val="00E42D7D"/>
    <w:rsid w:val="00E43ECE"/>
    <w:rsid w:val="00E47769"/>
    <w:rsid w:val="00E47DE5"/>
    <w:rsid w:val="00E530AC"/>
    <w:rsid w:val="00E600E4"/>
    <w:rsid w:val="00E60FB9"/>
    <w:rsid w:val="00E61EF9"/>
    <w:rsid w:val="00E66484"/>
    <w:rsid w:val="00E67759"/>
    <w:rsid w:val="00E71AA9"/>
    <w:rsid w:val="00E72813"/>
    <w:rsid w:val="00E73137"/>
    <w:rsid w:val="00E74143"/>
    <w:rsid w:val="00E74CB5"/>
    <w:rsid w:val="00E75976"/>
    <w:rsid w:val="00E76A6B"/>
    <w:rsid w:val="00E76F17"/>
    <w:rsid w:val="00E77D51"/>
    <w:rsid w:val="00E853B4"/>
    <w:rsid w:val="00E93886"/>
    <w:rsid w:val="00E944E1"/>
    <w:rsid w:val="00E96DED"/>
    <w:rsid w:val="00EA1201"/>
    <w:rsid w:val="00EA13DD"/>
    <w:rsid w:val="00EA54B2"/>
    <w:rsid w:val="00EA6993"/>
    <w:rsid w:val="00EB58B4"/>
    <w:rsid w:val="00EC318A"/>
    <w:rsid w:val="00EC35C9"/>
    <w:rsid w:val="00EC4678"/>
    <w:rsid w:val="00EC5692"/>
    <w:rsid w:val="00ED752B"/>
    <w:rsid w:val="00EE1637"/>
    <w:rsid w:val="00EE5B7B"/>
    <w:rsid w:val="00EF4732"/>
    <w:rsid w:val="00F005E9"/>
    <w:rsid w:val="00F014FE"/>
    <w:rsid w:val="00F113F5"/>
    <w:rsid w:val="00F15F7E"/>
    <w:rsid w:val="00F17047"/>
    <w:rsid w:val="00F2017D"/>
    <w:rsid w:val="00F222C0"/>
    <w:rsid w:val="00F25D14"/>
    <w:rsid w:val="00F42870"/>
    <w:rsid w:val="00F45D4C"/>
    <w:rsid w:val="00F45F29"/>
    <w:rsid w:val="00F46DE2"/>
    <w:rsid w:val="00F47BBD"/>
    <w:rsid w:val="00F52BCC"/>
    <w:rsid w:val="00F5377C"/>
    <w:rsid w:val="00F573EF"/>
    <w:rsid w:val="00F60479"/>
    <w:rsid w:val="00F60D2F"/>
    <w:rsid w:val="00F614F1"/>
    <w:rsid w:val="00F622F3"/>
    <w:rsid w:val="00F62757"/>
    <w:rsid w:val="00F63A19"/>
    <w:rsid w:val="00F67AA2"/>
    <w:rsid w:val="00F73B25"/>
    <w:rsid w:val="00F7401C"/>
    <w:rsid w:val="00F75B96"/>
    <w:rsid w:val="00F80438"/>
    <w:rsid w:val="00F812CC"/>
    <w:rsid w:val="00F94015"/>
    <w:rsid w:val="00F94B85"/>
    <w:rsid w:val="00FA189D"/>
    <w:rsid w:val="00FB450F"/>
    <w:rsid w:val="00FB5F66"/>
    <w:rsid w:val="00FB6AA0"/>
    <w:rsid w:val="00FB7B95"/>
    <w:rsid w:val="00FC1CB8"/>
    <w:rsid w:val="00FC1E8E"/>
    <w:rsid w:val="00FC461A"/>
    <w:rsid w:val="00FC7E24"/>
    <w:rsid w:val="00FD3F0F"/>
    <w:rsid w:val="00FD6216"/>
    <w:rsid w:val="00FD7BB5"/>
    <w:rsid w:val="00FE1C76"/>
    <w:rsid w:val="00FE2BE8"/>
    <w:rsid w:val="00FE509A"/>
    <w:rsid w:val="00FE71DC"/>
    <w:rsid w:val="00FE73FB"/>
    <w:rsid w:val="00FE7CA4"/>
    <w:rsid w:val="00FF4F6C"/>
    <w:rsid w:val="00FF5C1B"/>
    <w:rsid w:val="00FF5C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besjournals.onlinelibrary.wiley.com/doi/full/10.1111/2041-210X.12569" TargetMode="External"/><Relationship Id="rId1" Type="http://schemas.openxmlformats.org/officeDocument/2006/relationships/hyperlink" Target="https://besjournals.onlinelibrary.wiley.com/doi/full/10.1111/2041-210X.12569"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schemas.microsoft.com/office/2006/documentManagement/types"/>
    <ds:schemaRef ds:uri="http://purl.org/dc/elements/1.1/"/>
    <ds:schemaRef ds:uri="http://www.w3.org/XML/1998/namespace"/>
    <ds:schemaRef ds:uri="http://purl.org/dc/terms/"/>
    <ds:schemaRef ds:uri="http://purl.org/dc/dcmitype/"/>
    <ds:schemaRef ds:uri="http://schemas.microsoft.com/office/2006/metadata/properties"/>
    <ds:schemaRef ds:uri="360018dd-41eb-4458-b1d4-4b46a95a2b02"/>
    <ds:schemaRef ds:uri="http://schemas.microsoft.com/office/infopath/2007/PartnerControls"/>
    <ds:schemaRef ds:uri="http://schemas.openxmlformats.org/package/2006/metadata/core-properties"/>
    <ds:schemaRef ds:uri="8c008993-a31f-4b40-b1f3-88dd9c6e1924"/>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5A1DCEDE-B4C0-42BA-AF10-E8D476E9C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6</TotalTime>
  <Pages>12</Pages>
  <Words>3506</Words>
  <Characters>1998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3</cp:revision>
  <dcterms:created xsi:type="dcterms:W3CDTF">2022-01-23T04:32:00Z</dcterms:created>
  <dcterms:modified xsi:type="dcterms:W3CDTF">2022-02-04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5.0.96.3"&gt;&lt;session id="ZFPlwfmB"/&gt;&lt;style id="http://www.zotero.org/styles/apa-no-doi-no-issue" locale="en-US" hasBibliography="1" bibliographyStyleHasBeenSet="1"/&gt;&lt;prefs&gt;&lt;pref name="fieldType" value="Field"/&gt;&lt;/prefs&gt;</vt:lpwstr>
  </property>
  <property fmtid="{D5CDD505-2E9C-101B-9397-08002B2CF9AE}" pid="4" name="ZOTERO_PREF_2">
    <vt:lpwstr>&lt;/data&gt;</vt:lpwstr>
  </property>
</Properties>
</file>